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CA68BC" w14:textId="2F329FD6" w:rsidR="00C11618" w:rsidRPr="001F1906" w:rsidRDefault="001753BA">
      <w:pPr>
        <w:rPr>
          <w:rFonts w:ascii="Bierstadt" w:hAnsi="Bierstadt"/>
        </w:rPr>
      </w:pPr>
      <w:r w:rsidRPr="001F1906">
        <w:rPr>
          <w:rFonts w:ascii="Bierstadt" w:hAnsi="Bierstadt"/>
          <w:sz w:val="36"/>
          <w:szCs w:val="36"/>
        </w:rPr>
        <w:t>Clim</w:t>
      </w:r>
      <w:r w:rsidR="00E35618" w:rsidRPr="001F1906">
        <w:rPr>
          <w:rFonts w:ascii="Bierstadt" w:hAnsi="Bierstadt"/>
          <w:sz w:val="36"/>
          <w:szCs w:val="36"/>
        </w:rPr>
        <w:t>/</w:t>
      </w:r>
      <w:r w:rsidRPr="001F1906">
        <w:rPr>
          <w:rFonts w:ascii="Bierstadt" w:hAnsi="Bierstadt"/>
          <w:sz w:val="36"/>
          <w:szCs w:val="36"/>
        </w:rPr>
        <w:t>hate Change –</w:t>
      </w:r>
      <w:r w:rsidR="00F33812" w:rsidRPr="001F1906">
        <w:rPr>
          <w:rFonts w:ascii="Bierstadt" w:hAnsi="Bierstadt"/>
          <w:sz w:val="36"/>
          <w:szCs w:val="36"/>
        </w:rPr>
        <w:t xml:space="preserve"> </w:t>
      </w:r>
      <w:r w:rsidR="00071676" w:rsidRPr="001F1906">
        <w:rPr>
          <w:rFonts w:ascii="Bierstadt" w:hAnsi="Bierstadt"/>
          <w:sz w:val="36"/>
          <w:szCs w:val="36"/>
        </w:rPr>
        <w:t>Social Media archiving</w:t>
      </w:r>
      <w:r w:rsidR="00F33812" w:rsidRPr="001F1906">
        <w:rPr>
          <w:rFonts w:ascii="Bierstadt" w:hAnsi="Bierstadt"/>
          <w:sz w:val="36"/>
          <w:szCs w:val="36"/>
        </w:rPr>
        <w:t>, AI tools &amp; Hate Speech</w:t>
      </w:r>
      <w:r w:rsidR="0011632B" w:rsidRPr="001F1906">
        <w:rPr>
          <w:rFonts w:ascii="Bierstadt" w:hAnsi="Bierstadt"/>
          <w:sz w:val="28"/>
          <w:szCs w:val="28"/>
        </w:rPr>
        <w:br/>
      </w:r>
      <w:r w:rsidR="00C11618" w:rsidRPr="001F1906">
        <w:rPr>
          <w:rFonts w:ascii="Bierstadt" w:hAnsi="Bierstadt"/>
        </w:rPr>
        <w:t>Matteo Turrino</w:t>
      </w:r>
      <w:r w:rsidR="0011632B" w:rsidRPr="001F1906">
        <w:rPr>
          <w:rFonts w:ascii="Bierstadt" w:hAnsi="Bierstadt"/>
        </w:rPr>
        <w:t xml:space="preserve"> </w:t>
      </w:r>
      <w:r w:rsidR="00C11618" w:rsidRPr="001F1906">
        <w:rPr>
          <w:rFonts w:ascii="Bierstadt" w:hAnsi="Bierstadt"/>
        </w:rPr>
        <w:t xml:space="preserve">for </w:t>
      </w:r>
      <w:r w:rsidR="00E40120" w:rsidRPr="001F1906">
        <w:rPr>
          <w:rFonts w:ascii="Bierstadt" w:hAnsi="Bierstadt"/>
        </w:rPr>
        <w:t>Semantic Digital Libraries</w:t>
      </w:r>
      <w:r w:rsidR="00E40120" w:rsidRPr="001F1906">
        <w:rPr>
          <w:rFonts w:ascii="Bierstadt" w:hAnsi="Bierstadt"/>
        </w:rPr>
        <w:t xml:space="preserve"> with Giovanni </w:t>
      </w:r>
      <w:r w:rsidR="0011632B" w:rsidRPr="001F1906">
        <w:rPr>
          <w:rFonts w:ascii="Bierstadt" w:hAnsi="Bierstadt"/>
        </w:rPr>
        <w:t>Colavizza</w:t>
      </w:r>
      <w:r w:rsidR="00ED49B0">
        <w:rPr>
          <w:rFonts w:ascii="Bierstadt" w:hAnsi="Bierstadt"/>
        </w:rPr>
        <w:t xml:space="preserve"> 2022-23</w:t>
      </w:r>
    </w:p>
    <w:p w14:paraId="7790B9B1" w14:textId="77777777" w:rsidR="00732D5F" w:rsidRPr="001F1906" w:rsidRDefault="00732D5F">
      <w:pPr>
        <w:rPr>
          <w:rFonts w:ascii="Bierstadt" w:hAnsi="Bierstadt"/>
        </w:rPr>
      </w:pPr>
    </w:p>
    <w:p w14:paraId="467BC7CE" w14:textId="7DC06810" w:rsidR="00D320B3" w:rsidRPr="001F1906" w:rsidRDefault="00D320B3" w:rsidP="001F1906">
      <w:pPr>
        <w:pStyle w:val="Heading1"/>
      </w:pPr>
      <w:r w:rsidRPr="001F1906">
        <w:t>The problem: history and social media</w:t>
      </w:r>
      <w:r w:rsidR="001F1906" w:rsidRPr="001F1906">
        <w:br/>
      </w:r>
    </w:p>
    <w:p w14:paraId="42E14948" w14:textId="3298DEB9" w:rsidR="00B45DA6" w:rsidRPr="001F1906" w:rsidRDefault="005F7FD2" w:rsidP="00671A27">
      <w:pPr>
        <w:rPr>
          <w:rFonts w:ascii="Bierstadt" w:hAnsi="Bierstadt"/>
        </w:rPr>
      </w:pPr>
      <w:r w:rsidRPr="001F1906">
        <w:rPr>
          <w:rFonts w:ascii="Bierstadt" w:hAnsi="Bierstadt"/>
        </w:rPr>
        <w:t xml:space="preserve">This is an exploratory paper that takes into consideration a </w:t>
      </w:r>
      <w:proofErr w:type="gramStart"/>
      <w:r w:rsidR="00362345" w:rsidRPr="001F1906">
        <w:rPr>
          <w:rFonts w:ascii="Bierstadt" w:hAnsi="Bierstadt"/>
        </w:rPr>
        <w:t>technologically</w:t>
      </w:r>
      <w:r w:rsidR="00A26BCC" w:rsidRPr="001F1906">
        <w:rPr>
          <w:rFonts w:ascii="Bierstadt" w:hAnsi="Bierstadt"/>
        </w:rPr>
        <w:t>-</w:t>
      </w:r>
      <w:r w:rsidR="00362345" w:rsidRPr="001F1906">
        <w:rPr>
          <w:rFonts w:ascii="Bierstadt" w:hAnsi="Bierstadt"/>
        </w:rPr>
        <w:t>aided</w:t>
      </w:r>
      <w:proofErr w:type="gramEnd"/>
      <w:r w:rsidR="00362345" w:rsidRPr="001F1906">
        <w:rPr>
          <w:rFonts w:ascii="Bierstadt" w:hAnsi="Bierstadt"/>
        </w:rPr>
        <w:t xml:space="preserve"> approach to the study of history</w:t>
      </w:r>
      <w:r w:rsidR="00F927B6" w:rsidRPr="001F1906">
        <w:rPr>
          <w:rFonts w:ascii="Bierstadt" w:hAnsi="Bierstadt"/>
        </w:rPr>
        <w:t xml:space="preserve">. </w:t>
      </w:r>
      <w:r w:rsidR="00E1548A" w:rsidRPr="001F1906">
        <w:rPr>
          <w:rFonts w:ascii="Bierstadt" w:hAnsi="Bierstadt"/>
        </w:rPr>
        <w:t xml:space="preserve">Digital platforms and social media </w:t>
      </w:r>
      <w:proofErr w:type="gramStart"/>
      <w:r w:rsidR="00E1548A" w:rsidRPr="001F1906">
        <w:rPr>
          <w:rFonts w:ascii="Bierstadt" w:hAnsi="Bierstadt"/>
        </w:rPr>
        <w:t xml:space="preserve">in particular </w:t>
      </w:r>
      <w:r w:rsidR="003721D7" w:rsidRPr="001F1906">
        <w:rPr>
          <w:rFonts w:ascii="Bierstadt" w:hAnsi="Bierstadt"/>
        </w:rPr>
        <w:t>are</w:t>
      </w:r>
      <w:proofErr w:type="gramEnd"/>
      <w:r w:rsidR="003721D7" w:rsidRPr="001F1906">
        <w:rPr>
          <w:rFonts w:ascii="Bierstadt" w:hAnsi="Bierstadt"/>
        </w:rPr>
        <w:t>, in the 21</w:t>
      </w:r>
      <w:r w:rsidR="003721D7" w:rsidRPr="001F1906">
        <w:rPr>
          <w:rFonts w:ascii="Bierstadt" w:hAnsi="Bierstadt"/>
          <w:vertAlign w:val="superscript"/>
        </w:rPr>
        <w:t>st</w:t>
      </w:r>
      <w:r w:rsidR="003721D7" w:rsidRPr="001F1906">
        <w:rPr>
          <w:rFonts w:ascii="Bierstadt" w:hAnsi="Bierstadt"/>
        </w:rPr>
        <w:t xml:space="preserve"> century, producing content that is</w:t>
      </w:r>
      <w:r w:rsidR="00DE650B" w:rsidRPr="001F1906">
        <w:rPr>
          <w:rFonts w:ascii="Bierstadt" w:hAnsi="Bierstadt"/>
        </w:rPr>
        <w:t xml:space="preserve"> qualitatively and quantitatively challenging; </w:t>
      </w:r>
      <w:r w:rsidR="00923318" w:rsidRPr="001F1906">
        <w:rPr>
          <w:rFonts w:ascii="Bierstadt" w:hAnsi="Bierstadt"/>
        </w:rPr>
        <w:t>massive amount</w:t>
      </w:r>
      <w:r w:rsidR="005F3A66" w:rsidRPr="001F1906">
        <w:rPr>
          <w:rFonts w:ascii="Bierstadt" w:hAnsi="Bierstadt"/>
        </w:rPr>
        <w:t>s</w:t>
      </w:r>
      <w:r w:rsidR="00923318" w:rsidRPr="001F1906">
        <w:rPr>
          <w:rFonts w:ascii="Bierstadt" w:hAnsi="Bierstadt"/>
        </w:rPr>
        <w:t xml:space="preserve"> of short-form </w:t>
      </w:r>
      <w:r w:rsidR="005F3A66" w:rsidRPr="001F1906">
        <w:rPr>
          <w:rFonts w:ascii="Bierstadt" w:hAnsi="Bierstadt"/>
        </w:rPr>
        <w:t>content are being published constantly on private platforms</w:t>
      </w:r>
      <w:r w:rsidR="008373EF" w:rsidRPr="001F1906">
        <w:rPr>
          <w:rFonts w:ascii="Bierstadt" w:hAnsi="Bierstadt"/>
        </w:rPr>
        <w:t xml:space="preserve">, </w:t>
      </w:r>
      <w:r w:rsidR="007A5CD3" w:rsidRPr="001F1906">
        <w:rPr>
          <w:rFonts w:ascii="Bierstadt" w:hAnsi="Bierstadt"/>
        </w:rPr>
        <w:t xml:space="preserve">with much of this content being personal and private in nature, yet accessible to the public. </w:t>
      </w:r>
      <w:r w:rsidR="00677CAC" w:rsidRPr="001F1906">
        <w:rPr>
          <w:rFonts w:ascii="Bierstadt" w:hAnsi="Bierstadt"/>
        </w:rPr>
        <w:t xml:space="preserve">As a result, we are left questioning: how does content get archived? Who does the archiving, and how is it selected? </w:t>
      </w:r>
      <w:r w:rsidR="003D7388" w:rsidRPr="001F1906">
        <w:rPr>
          <w:rFonts w:ascii="Bierstadt" w:hAnsi="Bierstadt"/>
        </w:rPr>
        <w:t xml:space="preserve">The private nature of companies owning the content determines access in the first place; while </w:t>
      </w:r>
      <w:r w:rsidR="00AA1E58" w:rsidRPr="001F1906">
        <w:rPr>
          <w:rFonts w:ascii="Bierstadt" w:hAnsi="Bierstadt"/>
        </w:rPr>
        <w:t xml:space="preserve">companies like Twitter have collaborated with the U.S. Library of Congress, others such as Facebook </w:t>
      </w:r>
      <w:r w:rsidR="00D6694B" w:rsidRPr="001F1906">
        <w:rPr>
          <w:rFonts w:ascii="Bierstadt" w:hAnsi="Bierstadt"/>
        </w:rPr>
        <w:t xml:space="preserve">seldom provide external researchers </w:t>
      </w:r>
      <w:r w:rsidR="000629FB" w:rsidRPr="001F1906">
        <w:rPr>
          <w:rFonts w:ascii="Bierstadt" w:hAnsi="Bierstadt"/>
        </w:rPr>
        <w:t xml:space="preserve">unrestricted </w:t>
      </w:r>
      <w:r w:rsidR="00D6694B" w:rsidRPr="001F1906">
        <w:rPr>
          <w:rFonts w:ascii="Bierstadt" w:hAnsi="Bierstadt"/>
        </w:rPr>
        <w:t>access to their data</w:t>
      </w:r>
      <w:r w:rsidR="009155B2" w:rsidRPr="001F1906">
        <w:rPr>
          <w:rStyle w:val="FootnoteReference"/>
          <w:rFonts w:ascii="Bierstadt" w:hAnsi="Bierstadt"/>
        </w:rPr>
        <w:footnoteReference w:id="1"/>
      </w:r>
      <w:r w:rsidR="00D6694B" w:rsidRPr="001F1906">
        <w:rPr>
          <w:rFonts w:ascii="Bierstadt" w:hAnsi="Bierstadt"/>
        </w:rPr>
        <w:t>.</w:t>
      </w:r>
      <w:r w:rsidR="00295CF2" w:rsidRPr="001F1906">
        <w:rPr>
          <w:rFonts w:ascii="Bierstadt" w:hAnsi="Bierstadt"/>
        </w:rPr>
        <w:t xml:space="preserve"> </w:t>
      </w:r>
      <w:r w:rsidR="006101F7" w:rsidRPr="001F1906">
        <w:rPr>
          <w:rFonts w:ascii="Bierstadt" w:hAnsi="Bierstadt"/>
        </w:rPr>
        <w:t xml:space="preserve">There is also a problem of privacy and the right to be forgotten: is </w:t>
      </w:r>
      <w:r w:rsidR="006A40FC" w:rsidRPr="001F1906">
        <w:rPr>
          <w:rFonts w:ascii="Bierstadt" w:hAnsi="Bierstadt"/>
        </w:rPr>
        <w:t xml:space="preserve">social media content ephemeral, or can it be archived </w:t>
      </w:r>
      <w:r w:rsidR="00FE3B09" w:rsidRPr="001F1906">
        <w:rPr>
          <w:rFonts w:ascii="Bierstadt" w:hAnsi="Bierstadt"/>
        </w:rPr>
        <w:t>as is</w:t>
      </w:r>
      <w:r w:rsidR="006A40FC" w:rsidRPr="001F1906">
        <w:rPr>
          <w:rFonts w:ascii="Bierstadt" w:hAnsi="Bierstadt"/>
        </w:rPr>
        <w:t>?</w:t>
      </w:r>
      <w:r w:rsidR="00117397" w:rsidRPr="001F1906">
        <w:rPr>
          <w:rFonts w:ascii="Bierstadt" w:hAnsi="Bierstadt"/>
        </w:rPr>
        <w:t xml:space="preserve"> Which content should be archived, and which shouldn’t?</w:t>
      </w:r>
      <w:r w:rsidR="00B45DA6" w:rsidRPr="001F1906">
        <w:rPr>
          <w:rFonts w:ascii="Bierstadt" w:hAnsi="Bierstadt"/>
        </w:rPr>
        <w:t xml:space="preserve"> </w:t>
      </w:r>
      <w:r w:rsidR="000629FB" w:rsidRPr="001F1906">
        <w:rPr>
          <w:rFonts w:ascii="Bierstadt" w:hAnsi="Bierstadt"/>
        </w:rPr>
        <w:t>T</w:t>
      </w:r>
      <w:r w:rsidR="00392C12" w:rsidRPr="001F1906">
        <w:rPr>
          <w:rFonts w:ascii="Bierstadt" w:hAnsi="Bierstadt"/>
        </w:rPr>
        <w:t xml:space="preserve">he European Court of </w:t>
      </w:r>
      <w:r w:rsidR="00D71C7F" w:rsidRPr="001F1906">
        <w:rPr>
          <w:rFonts w:ascii="Bierstadt" w:hAnsi="Bierstadt"/>
        </w:rPr>
        <w:t xml:space="preserve">Human Rights </w:t>
      </w:r>
      <w:r w:rsidR="001459A5" w:rsidRPr="001F1906">
        <w:rPr>
          <w:rFonts w:ascii="Bierstadt" w:hAnsi="Bierstadt"/>
        </w:rPr>
        <w:t xml:space="preserve">and UNESCO have promoted the creation of archives </w:t>
      </w:r>
      <w:r w:rsidR="00E66FEC" w:rsidRPr="001F1906">
        <w:rPr>
          <w:rFonts w:ascii="Bierstadt" w:hAnsi="Bierstadt"/>
        </w:rPr>
        <w:t xml:space="preserve">covering “digital only” material as </w:t>
      </w:r>
      <w:r w:rsidR="003370DE" w:rsidRPr="001F1906">
        <w:rPr>
          <w:rFonts w:ascii="Bierstadt" w:hAnsi="Bierstadt"/>
        </w:rPr>
        <w:t xml:space="preserve">an </w:t>
      </w:r>
      <w:r w:rsidR="0070794D" w:rsidRPr="001F1906">
        <w:rPr>
          <w:rFonts w:ascii="Bierstadt" w:hAnsi="Bierstadt"/>
        </w:rPr>
        <w:t xml:space="preserve">important </w:t>
      </w:r>
      <w:r w:rsidR="003370DE" w:rsidRPr="001F1906">
        <w:rPr>
          <w:rFonts w:ascii="Bierstadt" w:hAnsi="Bierstadt"/>
        </w:rPr>
        <w:t>source of education and research</w:t>
      </w:r>
      <w:r w:rsidR="00FC3F57" w:rsidRPr="001F1906">
        <w:rPr>
          <w:rFonts w:ascii="Bierstadt" w:hAnsi="Bierstadt"/>
        </w:rPr>
        <w:t xml:space="preserve">, as well as a safeguard of the </w:t>
      </w:r>
      <w:r w:rsidR="00234630" w:rsidRPr="001F1906">
        <w:rPr>
          <w:rFonts w:ascii="Bierstadt" w:hAnsi="Bierstadt"/>
        </w:rPr>
        <w:t>right t</w:t>
      </w:r>
      <w:r w:rsidR="007D73BE" w:rsidRPr="001F1906">
        <w:rPr>
          <w:rFonts w:ascii="Bierstadt" w:hAnsi="Bierstadt"/>
        </w:rPr>
        <w:t>o information</w:t>
      </w:r>
      <w:r w:rsidR="002816E3" w:rsidRPr="001F1906">
        <w:rPr>
          <w:rStyle w:val="FootnoteReference"/>
          <w:rFonts w:ascii="Bierstadt" w:hAnsi="Bierstadt"/>
        </w:rPr>
        <w:footnoteReference w:id="2"/>
      </w:r>
      <w:r w:rsidR="007D73BE" w:rsidRPr="001F1906">
        <w:rPr>
          <w:rFonts w:ascii="Bierstadt" w:hAnsi="Bierstadt"/>
        </w:rPr>
        <w:t>,</w:t>
      </w:r>
      <w:r w:rsidR="001E4739" w:rsidRPr="001F1906">
        <w:rPr>
          <w:rFonts w:ascii="Bierstadt" w:hAnsi="Bierstadt"/>
        </w:rPr>
        <w:t xml:space="preserve"> </w:t>
      </w:r>
      <w:r w:rsidR="00117397" w:rsidRPr="001F1906">
        <w:rPr>
          <w:rFonts w:ascii="Bierstadt" w:hAnsi="Bierstadt"/>
        </w:rPr>
        <w:t xml:space="preserve">yet </w:t>
      </w:r>
      <w:r w:rsidR="001E4739" w:rsidRPr="001F1906">
        <w:rPr>
          <w:rFonts w:ascii="Bierstadt" w:hAnsi="Bierstadt"/>
        </w:rPr>
        <w:t xml:space="preserve">such archives face various challenges </w:t>
      </w:r>
      <w:r w:rsidR="00C0539D" w:rsidRPr="001F1906">
        <w:rPr>
          <w:rFonts w:ascii="Bierstadt" w:hAnsi="Bierstadt"/>
        </w:rPr>
        <w:t xml:space="preserve">amongst </w:t>
      </w:r>
      <w:r w:rsidR="00D01C60" w:rsidRPr="001F1906">
        <w:rPr>
          <w:rFonts w:ascii="Bierstadt" w:hAnsi="Bierstadt"/>
        </w:rPr>
        <w:t>which there is the question of which data is archived</w:t>
      </w:r>
      <w:r w:rsidR="00117397" w:rsidRPr="001F1906">
        <w:rPr>
          <w:rFonts w:ascii="Bierstadt" w:hAnsi="Bierstadt"/>
        </w:rPr>
        <w:t>. F</w:t>
      </w:r>
      <w:r w:rsidR="00D01C60" w:rsidRPr="001F1906">
        <w:rPr>
          <w:rFonts w:ascii="Bierstadt" w:hAnsi="Bierstadt"/>
        </w:rPr>
        <w:t xml:space="preserve">or instance, some social media archives </w:t>
      </w:r>
      <w:r w:rsidR="004B2599" w:rsidRPr="001F1906">
        <w:rPr>
          <w:rFonts w:ascii="Bierstadt" w:hAnsi="Bierstadt"/>
        </w:rPr>
        <w:t>focus on the profiles of important individuals and events, but they do not capture comments</w:t>
      </w:r>
      <w:r w:rsidR="001C7142" w:rsidRPr="001F1906">
        <w:rPr>
          <w:rStyle w:val="FootnoteReference"/>
          <w:rFonts w:ascii="Bierstadt" w:hAnsi="Bierstadt"/>
        </w:rPr>
        <w:footnoteReference w:id="3"/>
      </w:r>
      <w:r w:rsidR="004B2599" w:rsidRPr="001F1906">
        <w:rPr>
          <w:rFonts w:ascii="Bierstadt" w:hAnsi="Bierstadt"/>
        </w:rPr>
        <w:t>.</w:t>
      </w:r>
    </w:p>
    <w:p w14:paraId="2648CA78" w14:textId="77777777" w:rsidR="002822FB" w:rsidRPr="001F1906" w:rsidRDefault="00FE3B09" w:rsidP="00671A27">
      <w:pPr>
        <w:rPr>
          <w:rFonts w:ascii="Bierstadt" w:hAnsi="Bierstadt"/>
        </w:rPr>
      </w:pPr>
      <w:r w:rsidRPr="001F1906">
        <w:rPr>
          <w:rFonts w:ascii="Bierstadt" w:hAnsi="Bierstadt"/>
        </w:rPr>
        <w:t xml:space="preserve">On top of the concerns about archiving content, there is the quantity. The amount being produced is </w:t>
      </w:r>
      <w:r w:rsidR="00964F25" w:rsidRPr="001F1906">
        <w:rPr>
          <w:rFonts w:ascii="Bierstadt" w:hAnsi="Bierstadt"/>
        </w:rPr>
        <w:t>enormous, which begs the question:</w:t>
      </w:r>
      <w:r w:rsidR="00CB7CB4" w:rsidRPr="001F1906">
        <w:rPr>
          <w:rFonts w:ascii="Bierstadt" w:hAnsi="Bierstadt"/>
        </w:rPr>
        <w:t xml:space="preserve"> how </w:t>
      </w:r>
      <w:r w:rsidR="00964F25" w:rsidRPr="001F1906">
        <w:rPr>
          <w:rFonts w:ascii="Bierstadt" w:hAnsi="Bierstadt"/>
        </w:rPr>
        <w:t xml:space="preserve">will historians be able to study </w:t>
      </w:r>
      <w:r w:rsidR="00376474" w:rsidRPr="001F1906">
        <w:rPr>
          <w:rFonts w:ascii="Bierstadt" w:hAnsi="Bierstadt"/>
        </w:rPr>
        <w:t>such a wide corpus</w:t>
      </w:r>
      <w:r w:rsidR="00CB7CB4" w:rsidRPr="001F1906">
        <w:rPr>
          <w:rFonts w:ascii="Bierstadt" w:hAnsi="Bierstadt"/>
        </w:rPr>
        <w:t>?</w:t>
      </w:r>
      <w:r w:rsidR="00A778EA" w:rsidRPr="001F1906">
        <w:rPr>
          <w:rFonts w:ascii="Bierstadt" w:hAnsi="Bierstadt"/>
        </w:rPr>
        <w:t xml:space="preserve"> </w:t>
      </w:r>
      <w:r w:rsidR="00CB7CB4" w:rsidRPr="001F1906">
        <w:rPr>
          <w:rFonts w:ascii="Bierstadt" w:hAnsi="Bierstadt"/>
        </w:rPr>
        <w:t xml:space="preserve">While traditional ways of analysing texts will no means </w:t>
      </w:r>
      <w:r w:rsidR="00E74B70" w:rsidRPr="001F1906">
        <w:rPr>
          <w:rFonts w:ascii="Bierstadt" w:hAnsi="Bierstadt"/>
        </w:rPr>
        <w:t xml:space="preserve">lose </w:t>
      </w:r>
      <w:r w:rsidR="00CB7CB4" w:rsidRPr="001F1906">
        <w:rPr>
          <w:rFonts w:ascii="Bierstadt" w:hAnsi="Bierstadt"/>
        </w:rPr>
        <w:t xml:space="preserve">their importance, AI-tools will become increasingly useful in understanding </w:t>
      </w:r>
      <w:r w:rsidR="00E74B70" w:rsidRPr="001F1906">
        <w:rPr>
          <w:rFonts w:ascii="Bierstadt" w:hAnsi="Bierstadt"/>
        </w:rPr>
        <w:t>social patterns in recent history.</w:t>
      </w:r>
      <w:r w:rsidR="00F26A4E" w:rsidRPr="001F1906">
        <w:rPr>
          <w:rFonts w:ascii="Bierstadt" w:hAnsi="Bierstadt"/>
        </w:rPr>
        <w:t xml:space="preserve"> </w:t>
      </w:r>
      <w:proofErr w:type="gramStart"/>
      <w:r w:rsidR="00F26A4E" w:rsidRPr="001F1906">
        <w:rPr>
          <w:rFonts w:ascii="Bierstadt" w:hAnsi="Bierstadt"/>
        </w:rPr>
        <w:t>At the moment</w:t>
      </w:r>
      <w:proofErr w:type="gramEnd"/>
      <w:r w:rsidR="00F26A4E" w:rsidRPr="001F1906">
        <w:rPr>
          <w:rFonts w:ascii="Bierstadt" w:hAnsi="Bierstadt"/>
        </w:rPr>
        <w:t xml:space="preserve">, however, NLP training for historians is not usually a </w:t>
      </w:r>
      <w:r w:rsidR="002822FB" w:rsidRPr="001F1906">
        <w:rPr>
          <w:rFonts w:ascii="Bierstadt" w:hAnsi="Bierstadt"/>
        </w:rPr>
        <w:t>priority.</w:t>
      </w:r>
    </w:p>
    <w:p w14:paraId="3E50FD0F" w14:textId="5639A333" w:rsidR="00A82671" w:rsidRPr="001F1906" w:rsidRDefault="00C11618" w:rsidP="00671A27">
      <w:pPr>
        <w:rPr>
          <w:rFonts w:ascii="Bierstadt" w:hAnsi="Bierstadt"/>
        </w:rPr>
      </w:pPr>
      <w:r w:rsidRPr="001F1906">
        <w:rPr>
          <w:rFonts w:ascii="Bierstadt" w:hAnsi="Bierstadt"/>
        </w:rPr>
        <w:t>As a case study</w:t>
      </w:r>
      <w:r w:rsidR="00A778EA" w:rsidRPr="001F1906">
        <w:rPr>
          <w:rFonts w:ascii="Bierstadt" w:hAnsi="Bierstadt"/>
        </w:rPr>
        <w:t xml:space="preserve"> for this paper</w:t>
      </w:r>
      <w:r w:rsidRPr="001F1906">
        <w:rPr>
          <w:rFonts w:ascii="Bierstadt" w:hAnsi="Bierstadt"/>
        </w:rPr>
        <w:t>, we</w:t>
      </w:r>
      <w:r w:rsidR="00671A27" w:rsidRPr="001F1906">
        <w:rPr>
          <w:rFonts w:ascii="Bierstadt" w:hAnsi="Bierstadt"/>
        </w:rPr>
        <w:t xml:space="preserve"> decided to </w:t>
      </w:r>
      <w:r w:rsidR="00A778EA" w:rsidRPr="001F1906">
        <w:rPr>
          <w:rFonts w:ascii="Bierstadt" w:hAnsi="Bierstadt"/>
        </w:rPr>
        <w:t>use the tools available today to see how difficult it is to retrieve social media data</w:t>
      </w:r>
      <w:r w:rsidR="00AE5AB0" w:rsidRPr="001F1906">
        <w:rPr>
          <w:rFonts w:ascii="Bierstadt" w:hAnsi="Bierstadt"/>
        </w:rPr>
        <w:t xml:space="preserve"> </w:t>
      </w:r>
      <w:r w:rsidR="00A778EA" w:rsidRPr="001F1906">
        <w:rPr>
          <w:rFonts w:ascii="Bierstadt" w:hAnsi="Bierstadt"/>
        </w:rPr>
        <w:t xml:space="preserve">and </w:t>
      </w:r>
      <w:r w:rsidR="00207E26" w:rsidRPr="001F1906">
        <w:rPr>
          <w:rFonts w:ascii="Bierstadt" w:hAnsi="Bierstadt"/>
        </w:rPr>
        <w:t xml:space="preserve">use </w:t>
      </w:r>
      <w:r w:rsidR="006F6464" w:rsidRPr="001F1906">
        <w:rPr>
          <w:rFonts w:ascii="Bierstadt" w:hAnsi="Bierstadt"/>
        </w:rPr>
        <w:t>AI</w:t>
      </w:r>
      <w:r w:rsidR="00207E26" w:rsidRPr="001F1906">
        <w:rPr>
          <w:rFonts w:ascii="Bierstadt" w:hAnsi="Bierstadt"/>
        </w:rPr>
        <w:t xml:space="preserve"> to add a layer of metadata</w:t>
      </w:r>
      <w:r w:rsidR="006F6464" w:rsidRPr="001F1906">
        <w:rPr>
          <w:rFonts w:ascii="Bierstadt" w:hAnsi="Bierstadt"/>
        </w:rPr>
        <w:t>, without having specialized training in AI.</w:t>
      </w:r>
      <w:r w:rsidR="00175EB1" w:rsidRPr="001F1906">
        <w:rPr>
          <w:rFonts w:ascii="Bierstadt" w:hAnsi="Bierstadt"/>
        </w:rPr>
        <w:t xml:space="preserve"> We decided to consider a specific social media phenomenon: hate speech</w:t>
      </w:r>
      <w:r w:rsidR="00376474" w:rsidRPr="001F1906">
        <w:rPr>
          <w:rFonts w:ascii="Bierstadt" w:hAnsi="Bierstadt"/>
        </w:rPr>
        <w:t xml:space="preserve"> </w:t>
      </w:r>
      <w:r w:rsidR="00671A27" w:rsidRPr="001F1906">
        <w:rPr>
          <w:rFonts w:ascii="Bierstadt" w:hAnsi="Bierstadt"/>
        </w:rPr>
        <w:t>directed towards activists</w:t>
      </w:r>
      <w:r w:rsidR="00175EB1" w:rsidRPr="001F1906">
        <w:rPr>
          <w:rFonts w:ascii="Bierstadt" w:hAnsi="Bierstadt"/>
        </w:rPr>
        <w:t xml:space="preserve">. </w:t>
      </w:r>
      <w:proofErr w:type="gramStart"/>
      <w:r w:rsidR="00671A27" w:rsidRPr="001F1906">
        <w:rPr>
          <w:rFonts w:ascii="Bierstadt" w:hAnsi="Bierstadt"/>
        </w:rPr>
        <w:t>In particular, our</w:t>
      </w:r>
      <w:proofErr w:type="gramEnd"/>
      <w:r w:rsidR="00671A27" w:rsidRPr="001F1906">
        <w:rPr>
          <w:rFonts w:ascii="Bierstadt" w:hAnsi="Bierstadt"/>
        </w:rPr>
        <w:t xml:space="preserve"> </w:t>
      </w:r>
      <w:r w:rsidR="00671A27" w:rsidRPr="001F1906">
        <w:rPr>
          <w:rFonts w:ascii="Bierstadt" w:hAnsi="Bierstadt"/>
          <w:b/>
          <w:bCs/>
        </w:rPr>
        <w:t>target is</w:t>
      </w:r>
      <w:r w:rsidR="008C6684" w:rsidRPr="001F1906">
        <w:rPr>
          <w:rFonts w:ascii="Bierstadt" w:hAnsi="Bierstadt"/>
          <w:b/>
          <w:bCs/>
        </w:rPr>
        <w:t xml:space="preserve"> comments to</w:t>
      </w:r>
      <w:r w:rsidR="00671A27" w:rsidRPr="001F1906">
        <w:rPr>
          <w:rFonts w:ascii="Bierstadt" w:hAnsi="Bierstadt"/>
          <w:b/>
          <w:bCs/>
        </w:rPr>
        <w:t xml:space="preserve"> </w:t>
      </w:r>
      <w:r w:rsidR="00D01CA8" w:rsidRPr="001F1906">
        <w:rPr>
          <w:rFonts w:ascii="Bierstadt" w:hAnsi="Bierstadt"/>
          <w:b/>
          <w:bCs/>
        </w:rPr>
        <w:t xml:space="preserve">Instagram </w:t>
      </w:r>
      <w:r w:rsidR="00671A27" w:rsidRPr="001F1906">
        <w:rPr>
          <w:rFonts w:ascii="Bierstadt" w:hAnsi="Bierstadt"/>
          <w:b/>
          <w:bCs/>
        </w:rPr>
        <w:t xml:space="preserve">posts </w:t>
      </w:r>
      <w:r w:rsidR="008C6684" w:rsidRPr="001F1906">
        <w:rPr>
          <w:rFonts w:ascii="Bierstadt" w:hAnsi="Bierstadt"/>
          <w:b/>
          <w:bCs/>
        </w:rPr>
        <w:t>from</w:t>
      </w:r>
      <w:r w:rsidR="00671A27" w:rsidRPr="001F1906">
        <w:rPr>
          <w:rFonts w:ascii="Bierstadt" w:hAnsi="Bierstadt"/>
          <w:b/>
          <w:bCs/>
        </w:rPr>
        <w:t xml:space="preserve"> </w:t>
      </w:r>
      <w:r w:rsidR="00836B75" w:rsidRPr="001F1906">
        <w:rPr>
          <w:rFonts w:ascii="Bierstadt" w:hAnsi="Bierstadt"/>
          <w:b/>
          <w:bCs/>
        </w:rPr>
        <w:t xml:space="preserve">environmental </w:t>
      </w:r>
      <w:r w:rsidR="008C6684" w:rsidRPr="001F1906">
        <w:rPr>
          <w:rFonts w:ascii="Bierstadt" w:hAnsi="Bierstadt"/>
          <w:b/>
          <w:bCs/>
        </w:rPr>
        <w:t>movements</w:t>
      </w:r>
      <w:r w:rsidR="008C6684" w:rsidRPr="001F1906">
        <w:rPr>
          <w:rFonts w:ascii="Bierstadt" w:hAnsi="Bierstadt"/>
        </w:rPr>
        <w:t xml:space="preserve">, where </w:t>
      </w:r>
      <w:r w:rsidR="00671A27" w:rsidRPr="001F1906">
        <w:rPr>
          <w:rFonts w:ascii="Bierstadt" w:hAnsi="Bierstadt"/>
        </w:rPr>
        <w:t xml:space="preserve">activists are seen performing high-visibility, disruptive acts </w:t>
      </w:r>
      <w:r w:rsidR="00F23531" w:rsidRPr="001F1906">
        <w:rPr>
          <w:rFonts w:ascii="Bierstadt" w:hAnsi="Bierstadt"/>
        </w:rPr>
        <w:t xml:space="preserve">with the end goal of requesting </w:t>
      </w:r>
      <w:r w:rsidR="00A82671" w:rsidRPr="001F1906">
        <w:rPr>
          <w:rFonts w:ascii="Bierstadt" w:hAnsi="Bierstadt"/>
        </w:rPr>
        <w:t xml:space="preserve">urgent </w:t>
      </w:r>
      <w:r w:rsidR="00F23531" w:rsidRPr="001F1906">
        <w:rPr>
          <w:rFonts w:ascii="Bierstadt" w:hAnsi="Bierstadt"/>
        </w:rPr>
        <w:t xml:space="preserve">government action </w:t>
      </w:r>
      <w:r w:rsidR="00A82671" w:rsidRPr="001F1906">
        <w:rPr>
          <w:rFonts w:ascii="Bierstadt" w:hAnsi="Bierstadt"/>
        </w:rPr>
        <w:t>with regards to the climate emergency.</w:t>
      </w:r>
      <w:r w:rsidR="00D13B70" w:rsidRPr="001F1906">
        <w:rPr>
          <w:rFonts w:ascii="Bierstadt" w:hAnsi="Bierstadt"/>
        </w:rPr>
        <w:t xml:space="preserve"> </w:t>
      </w:r>
    </w:p>
    <w:p w14:paraId="2FD40C3F" w14:textId="68DBABA6" w:rsidR="0091473A" w:rsidRPr="001F1906" w:rsidRDefault="00671A27" w:rsidP="00C11618">
      <w:pPr>
        <w:rPr>
          <w:rFonts w:ascii="Bierstadt" w:hAnsi="Bierstadt"/>
        </w:rPr>
      </w:pPr>
      <w:r w:rsidRPr="001F1906">
        <w:rPr>
          <w:rFonts w:ascii="Bierstadt" w:hAnsi="Bierstadt"/>
        </w:rPr>
        <w:t>For this purpose, we will be using Ultima Generazione</w:t>
      </w:r>
      <w:r w:rsidR="00AE5AB0" w:rsidRPr="001F1906">
        <w:rPr>
          <w:rFonts w:ascii="Bierstadt" w:hAnsi="Bierstadt"/>
        </w:rPr>
        <w:t>’s Instagram page.</w:t>
      </w:r>
      <w:r w:rsidR="00D23680" w:rsidRPr="001F1906">
        <w:rPr>
          <w:rFonts w:ascii="Bierstadt" w:hAnsi="Bierstadt"/>
        </w:rPr>
        <w:t xml:space="preserve"> Specifically, we have selected </w:t>
      </w:r>
      <w:r w:rsidR="00D41771" w:rsidRPr="001F1906">
        <w:rPr>
          <w:rFonts w:ascii="Bierstadt" w:hAnsi="Bierstadt"/>
        </w:rPr>
        <w:t xml:space="preserve">posts </w:t>
      </w:r>
      <w:r w:rsidR="00D23680" w:rsidRPr="001F1906">
        <w:rPr>
          <w:rFonts w:ascii="Bierstadt" w:hAnsi="Bierstadt"/>
        </w:rPr>
        <w:t>where art works or public monuments have been</w:t>
      </w:r>
      <w:r w:rsidR="0091473A" w:rsidRPr="001F1906">
        <w:rPr>
          <w:rFonts w:ascii="Bierstadt" w:hAnsi="Bierstadt"/>
        </w:rPr>
        <w:t xml:space="preserve"> a</w:t>
      </w:r>
      <w:r w:rsidR="00D23680" w:rsidRPr="001F1906">
        <w:rPr>
          <w:rFonts w:ascii="Bierstadt" w:hAnsi="Bierstadt"/>
        </w:rPr>
        <w:t>ffected (</w:t>
      </w:r>
      <w:r w:rsidR="0091473A" w:rsidRPr="001F1906">
        <w:rPr>
          <w:rFonts w:ascii="Bierstadt" w:hAnsi="Bierstadt"/>
        </w:rPr>
        <w:t xml:space="preserve">with washable paint or other substances). </w:t>
      </w:r>
      <w:r w:rsidR="00BE78D8" w:rsidRPr="001F1906">
        <w:rPr>
          <w:rFonts w:ascii="Bierstadt" w:hAnsi="Bierstadt"/>
        </w:rPr>
        <w:t xml:space="preserve">These posts </w:t>
      </w:r>
      <w:proofErr w:type="gramStart"/>
      <w:r w:rsidR="00BE78D8" w:rsidRPr="001F1906">
        <w:rPr>
          <w:rFonts w:ascii="Bierstadt" w:hAnsi="Bierstadt"/>
        </w:rPr>
        <w:t>in particular seem</w:t>
      </w:r>
      <w:proofErr w:type="gramEnd"/>
      <w:r w:rsidR="00BE78D8" w:rsidRPr="001F1906">
        <w:rPr>
          <w:rFonts w:ascii="Bierstadt" w:hAnsi="Bierstadt"/>
        </w:rPr>
        <w:t xml:space="preserve"> to have attracted a large </w:t>
      </w:r>
      <w:r w:rsidR="008C6684" w:rsidRPr="001F1906">
        <w:rPr>
          <w:rFonts w:ascii="Bierstadt" w:hAnsi="Bierstadt"/>
        </w:rPr>
        <w:t>amount</w:t>
      </w:r>
      <w:r w:rsidR="00BE78D8" w:rsidRPr="001F1906">
        <w:rPr>
          <w:rFonts w:ascii="Bierstadt" w:hAnsi="Bierstadt"/>
        </w:rPr>
        <w:t xml:space="preserve"> of </w:t>
      </w:r>
      <w:r w:rsidR="00AE5AB0" w:rsidRPr="001F1906">
        <w:rPr>
          <w:rFonts w:ascii="Bierstadt" w:hAnsi="Bierstadt"/>
        </w:rPr>
        <w:t>verbally abusive comments.</w:t>
      </w:r>
      <w:r w:rsidR="00BE78D8" w:rsidRPr="001F1906">
        <w:rPr>
          <w:rFonts w:ascii="Bierstadt" w:hAnsi="Bierstadt"/>
        </w:rPr>
        <w:t xml:space="preserve"> </w:t>
      </w:r>
    </w:p>
    <w:p w14:paraId="001ED6D7" w14:textId="22213D31" w:rsidR="005F7FD2" w:rsidRPr="001F1906" w:rsidRDefault="000E289B">
      <w:pPr>
        <w:rPr>
          <w:rFonts w:ascii="Bierstadt" w:hAnsi="Bierstadt"/>
        </w:rPr>
      </w:pPr>
      <w:r w:rsidRPr="001F1906">
        <w:rPr>
          <w:rFonts w:ascii="Bierstadt" w:hAnsi="Bierstadt"/>
        </w:rPr>
        <w:lastRenderedPageBreak/>
        <w:t xml:space="preserve">Our goal is to </w:t>
      </w:r>
      <w:r w:rsidR="00B51D95" w:rsidRPr="001F1906">
        <w:rPr>
          <w:rFonts w:ascii="Bierstadt" w:hAnsi="Bierstadt"/>
        </w:rPr>
        <w:t>see</w:t>
      </w:r>
      <w:r w:rsidRPr="001F1906">
        <w:rPr>
          <w:rFonts w:ascii="Bierstadt" w:hAnsi="Bierstadt"/>
        </w:rPr>
        <w:t xml:space="preserve"> what is possible with the current tools, to </w:t>
      </w:r>
      <w:r w:rsidR="00B51D95" w:rsidRPr="001F1906">
        <w:rPr>
          <w:rFonts w:ascii="Bierstadt" w:hAnsi="Bierstadt"/>
        </w:rPr>
        <w:t xml:space="preserve">explore immediate possibilities and </w:t>
      </w:r>
      <w:r w:rsidR="00CE7A2C" w:rsidRPr="001F1906">
        <w:rPr>
          <w:rFonts w:ascii="Bierstadt" w:hAnsi="Bierstadt"/>
        </w:rPr>
        <w:t>which</w:t>
      </w:r>
      <w:r w:rsidR="00B51D95" w:rsidRPr="001F1906">
        <w:rPr>
          <w:rFonts w:ascii="Bierstadt" w:hAnsi="Bierstadt"/>
        </w:rPr>
        <w:t xml:space="preserve"> aspects of this</w:t>
      </w:r>
      <w:r w:rsidR="008A1391" w:rsidRPr="001F1906">
        <w:rPr>
          <w:rFonts w:ascii="Bierstadt" w:hAnsi="Bierstadt"/>
        </w:rPr>
        <w:t xml:space="preserve"> </w:t>
      </w:r>
      <w:r w:rsidR="00CE7A2C" w:rsidRPr="001F1906">
        <w:rPr>
          <w:rFonts w:ascii="Bierstadt" w:hAnsi="Bierstadt"/>
        </w:rPr>
        <w:t>corpus</w:t>
      </w:r>
      <w:r w:rsidR="008A1391" w:rsidRPr="001F1906">
        <w:rPr>
          <w:rFonts w:ascii="Bierstadt" w:hAnsi="Bierstadt"/>
        </w:rPr>
        <w:t xml:space="preserve"> could be </w:t>
      </w:r>
      <w:proofErr w:type="gramStart"/>
      <w:r w:rsidR="008A1391" w:rsidRPr="001F1906">
        <w:rPr>
          <w:rFonts w:ascii="Bierstadt" w:hAnsi="Bierstadt"/>
        </w:rPr>
        <w:t>opened up</w:t>
      </w:r>
      <w:proofErr w:type="gramEnd"/>
      <w:r w:rsidR="008A1391" w:rsidRPr="001F1906">
        <w:rPr>
          <w:rFonts w:ascii="Bierstadt" w:hAnsi="Bierstadt"/>
        </w:rPr>
        <w:t xml:space="preserve"> to further semantic</w:t>
      </w:r>
      <w:r w:rsidR="00483234" w:rsidRPr="001F1906">
        <w:rPr>
          <w:rFonts w:ascii="Bierstadt" w:hAnsi="Bierstadt"/>
        </w:rPr>
        <w:t xml:space="preserve"> expansion and exploration </w:t>
      </w:r>
      <w:r w:rsidR="004C4948" w:rsidRPr="001F1906">
        <w:rPr>
          <w:rFonts w:ascii="Bierstadt" w:hAnsi="Bierstadt"/>
        </w:rPr>
        <w:t>through AI tools.</w:t>
      </w:r>
    </w:p>
    <w:p w14:paraId="66455803" w14:textId="77777777" w:rsidR="00071676" w:rsidRPr="001F1906" w:rsidRDefault="00071676">
      <w:pPr>
        <w:rPr>
          <w:rFonts w:ascii="Bierstadt" w:hAnsi="Bierstadt"/>
        </w:rPr>
      </w:pPr>
    </w:p>
    <w:p w14:paraId="15ACBDF9" w14:textId="444FCA00" w:rsidR="00671A27" w:rsidRPr="001F1906" w:rsidRDefault="00671A27" w:rsidP="001F1906">
      <w:pPr>
        <w:pStyle w:val="Heading1"/>
      </w:pPr>
      <w:r w:rsidRPr="001F1906">
        <w:t>Acquiring the corpus</w:t>
      </w:r>
      <w:r w:rsidR="001F1906">
        <w:br/>
      </w:r>
    </w:p>
    <w:p w14:paraId="035D8013" w14:textId="08C55724" w:rsidR="00CC6FA9" w:rsidRPr="001F1906" w:rsidRDefault="00CC6FA9" w:rsidP="00CC6FA9">
      <w:pPr>
        <w:rPr>
          <w:rFonts w:ascii="Bierstadt" w:hAnsi="Bierstadt"/>
        </w:rPr>
      </w:pPr>
      <w:r w:rsidRPr="001F1906">
        <w:rPr>
          <w:rFonts w:ascii="Bierstadt" w:hAnsi="Bierstadt"/>
        </w:rPr>
        <w:t>Steps followed:</w:t>
      </w:r>
    </w:p>
    <w:p w14:paraId="2A355C33" w14:textId="7A898BD9" w:rsidR="00CC6FA9" w:rsidRPr="001F1906" w:rsidRDefault="00E35618" w:rsidP="00CC6FA9">
      <w:pPr>
        <w:pStyle w:val="ListParagraph"/>
        <w:numPr>
          <w:ilvl w:val="0"/>
          <w:numId w:val="3"/>
        </w:numPr>
        <w:rPr>
          <w:rFonts w:ascii="Bierstadt" w:hAnsi="Bierstadt"/>
        </w:rPr>
      </w:pPr>
      <w:r w:rsidRPr="001F1906">
        <w:rPr>
          <w:rFonts w:ascii="Bierstadt" w:hAnsi="Bierstadt"/>
        </w:rPr>
        <w:t>Data and metadata can be obtained from Instagram in multiple ways</w:t>
      </w:r>
      <w:r w:rsidR="00CC6FA9" w:rsidRPr="001F1906">
        <w:rPr>
          <w:rFonts w:ascii="Bierstadt" w:hAnsi="Bierstadt"/>
        </w:rPr>
        <w:t>.</w:t>
      </w:r>
      <w:r w:rsidRPr="001F1906">
        <w:rPr>
          <w:rFonts w:ascii="Bierstadt" w:hAnsi="Bierstadt"/>
        </w:rPr>
        <w:t xml:space="preserve"> I decided to use</w:t>
      </w:r>
      <w:r w:rsidR="00CC6FA9" w:rsidRPr="001F1906">
        <w:rPr>
          <w:rFonts w:ascii="Bierstadt" w:hAnsi="Bierstadt"/>
        </w:rPr>
        <w:t xml:space="preserve"> </w:t>
      </w:r>
      <w:r w:rsidRPr="001F1906">
        <w:rPr>
          <w:rFonts w:ascii="Bierstadt" w:hAnsi="Bierstadt"/>
        </w:rPr>
        <w:t>t</w:t>
      </w:r>
      <w:r w:rsidR="00FF172E" w:rsidRPr="001F1906">
        <w:rPr>
          <w:rFonts w:ascii="Bierstadt" w:hAnsi="Bierstadt"/>
        </w:rPr>
        <w:t>he python</w:t>
      </w:r>
      <w:r w:rsidRPr="001F1906">
        <w:rPr>
          <w:rFonts w:ascii="Bierstadt" w:hAnsi="Bierstadt"/>
        </w:rPr>
        <w:t xml:space="preserve"> tool</w:t>
      </w:r>
      <w:r w:rsidR="00FF172E" w:rsidRPr="001F1906">
        <w:rPr>
          <w:rFonts w:ascii="Bierstadt" w:hAnsi="Bierstadt"/>
        </w:rPr>
        <w:t xml:space="preserve"> instaloader</w:t>
      </w:r>
      <w:r w:rsidR="00B34A85" w:rsidRPr="001F1906">
        <w:rPr>
          <w:rStyle w:val="FootnoteReference"/>
          <w:rFonts w:ascii="Bierstadt" w:hAnsi="Bierstadt"/>
        </w:rPr>
        <w:footnoteReference w:id="4"/>
      </w:r>
      <w:r w:rsidRPr="001F1906">
        <w:rPr>
          <w:rFonts w:ascii="Bierstadt" w:hAnsi="Bierstadt"/>
        </w:rPr>
        <w:t xml:space="preserve"> </w:t>
      </w:r>
      <w:r w:rsidR="00FF172E" w:rsidRPr="001F1906">
        <w:rPr>
          <w:rFonts w:ascii="Bierstadt" w:hAnsi="Bierstadt"/>
        </w:rPr>
        <w:t xml:space="preserve">for ease of use and </w:t>
      </w:r>
      <w:r w:rsidRPr="001F1906">
        <w:rPr>
          <w:rFonts w:ascii="Bierstadt" w:hAnsi="Bierstadt"/>
        </w:rPr>
        <w:t>documentation available.</w:t>
      </w:r>
    </w:p>
    <w:p w14:paraId="05A9CEBA" w14:textId="69F6D7D4" w:rsidR="00E35618" w:rsidRPr="001F1906" w:rsidRDefault="00E35618" w:rsidP="00E35618">
      <w:pPr>
        <w:pStyle w:val="ListParagraph"/>
        <w:numPr>
          <w:ilvl w:val="0"/>
          <w:numId w:val="3"/>
        </w:numPr>
        <w:rPr>
          <w:rFonts w:ascii="Bierstadt" w:hAnsi="Bierstadt"/>
        </w:rPr>
      </w:pPr>
      <w:r w:rsidRPr="001F1906">
        <w:rPr>
          <w:rFonts w:ascii="Bierstadt" w:hAnsi="Bierstadt"/>
        </w:rPr>
        <w:t>We’re only interested in the comments, and not the posts themselves</w:t>
      </w:r>
      <w:r w:rsidR="00833A34" w:rsidRPr="001F1906">
        <w:rPr>
          <w:rFonts w:ascii="Bierstadt" w:hAnsi="Bierstadt"/>
        </w:rPr>
        <w:t>, for simplicity</w:t>
      </w:r>
      <w:r w:rsidRPr="001F1906">
        <w:rPr>
          <w:rFonts w:ascii="Bierstadt" w:hAnsi="Bierstadt"/>
        </w:rPr>
        <w:t>. So we will be selecting posts of interest (see target above), get the post-id, and run the command to exclude videos and pictures:</w:t>
      </w:r>
      <w:r w:rsidRPr="001F1906">
        <w:rPr>
          <w:rFonts w:ascii="Bierstadt" w:hAnsi="Bierstadt"/>
        </w:rPr>
        <w:br/>
      </w:r>
      <w:r w:rsidRPr="001F1906">
        <w:rPr>
          <w:rFonts w:ascii="Bierstadt" w:hAnsi="Bierstadt"/>
        </w:rPr>
        <w:br/>
      </w:r>
      <w:r w:rsidRPr="001F1906">
        <w:rPr>
          <w:rFonts w:ascii="Bierstadt" w:hAnsi="Bierstadt"/>
          <w:highlight w:val="lightGray"/>
        </w:rPr>
        <w:t>instaloader --comments --login=</w:t>
      </w:r>
      <w:r w:rsidR="00E202A2" w:rsidRPr="001F1906">
        <w:rPr>
          <w:rFonts w:ascii="Bierstadt" w:hAnsi="Bierstadt"/>
          <w:highlight w:val="lightGray"/>
        </w:rPr>
        <w:t>USERNAME</w:t>
      </w:r>
      <w:r w:rsidRPr="001F1906">
        <w:rPr>
          <w:rFonts w:ascii="Bierstadt" w:hAnsi="Bierstadt"/>
          <w:highlight w:val="lightGray"/>
        </w:rPr>
        <w:t xml:space="preserve"> --no-pictures --no-videos -- -"POST-ID"</w:t>
      </w:r>
      <w:r w:rsidRPr="001F1906">
        <w:rPr>
          <w:rFonts w:ascii="Bierstadt" w:hAnsi="Bierstadt"/>
        </w:rPr>
        <w:br/>
      </w:r>
      <w:r w:rsidRPr="001F1906">
        <w:rPr>
          <w:rFonts w:ascii="Bierstadt" w:hAnsi="Bierstadt"/>
        </w:rPr>
        <w:br/>
        <w:t xml:space="preserve">The posts have been selected manually; we could have downloaded all posts and their comments from the “Ultima Generazione” profile, but the Instagram API limits the number of calls made. For this exercise, we decided to limit the number to </w:t>
      </w:r>
      <w:r w:rsidR="006D56A6" w:rsidRPr="001F1906">
        <w:rPr>
          <w:rFonts w:ascii="Bierstadt" w:hAnsi="Bierstadt"/>
        </w:rPr>
        <w:t>9</w:t>
      </w:r>
      <w:r w:rsidRPr="001F1906">
        <w:rPr>
          <w:rFonts w:ascii="Bierstadt" w:hAnsi="Bierstadt"/>
        </w:rPr>
        <w:t xml:space="preserve"> manually picked posts which match the target.</w:t>
      </w:r>
    </w:p>
    <w:p w14:paraId="1FCADDB9" w14:textId="01FC4222" w:rsidR="001753BA" w:rsidRPr="001F1906" w:rsidRDefault="00E35618" w:rsidP="00357B72">
      <w:pPr>
        <w:pStyle w:val="ListParagraph"/>
        <w:numPr>
          <w:ilvl w:val="0"/>
          <w:numId w:val="3"/>
        </w:numPr>
        <w:rPr>
          <w:rFonts w:ascii="Bierstadt" w:hAnsi="Bierstadt"/>
        </w:rPr>
      </w:pPr>
      <w:r w:rsidRPr="001F1906">
        <w:rPr>
          <w:rFonts w:ascii="Bierstadt" w:hAnsi="Bierstadt"/>
        </w:rPr>
        <w:t>We obtain the comments (data) and the metadata (when was it posted,</w:t>
      </w:r>
      <w:r w:rsidR="00D87D52" w:rsidRPr="001F1906">
        <w:rPr>
          <w:rFonts w:ascii="Bierstadt" w:hAnsi="Bierstadt"/>
        </w:rPr>
        <w:t xml:space="preserve"> by whom, in reference to which </w:t>
      </w:r>
      <w:proofErr w:type="gramStart"/>
      <w:r w:rsidR="00D87D52" w:rsidRPr="001F1906">
        <w:rPr>
          <w:rFonts w:ascii="Bierstadt" w:hAnsi="Bierstadt"/>
        </w:rPr>
        <w:t>post..</w:t>
      </w:r>
      <w:proofErr w:type="gramEnd"/>
      <w:r w:rsidR="00D87D52" w:rsidRPr="001F1906">
        <w:rPr>
          <w:rFonts w:ascii="Bierstadt" w:hAnsi="Bierstadt"/>
        </w:rPr>
        <w:t xml:space="preserve">). </w:t>
      </w:r>
      <w:r w:rsidR="009A4F40" w:rsidRPr="001F1906">
        <w:rPr>
          <w:rFonts w:ascii="Bierstadt" w:hAnsi="Bierstadt"/>
        </w:rPr>
        <w:t xml:space="preserve">For this repository, </w:t>
      </w:r>
      <w:r w:rsidR="00D87D52" w:rsidRPr="001F1906">
        <w:rPr>
          <w:rFonts w:ascii="Bierstadt" w:hAnsi="Bierstadt"/>
        </w:rPr>
        <w:t>we are only interested in the comment itsel</w:t>
      </w:r>
      <w:r w:rsidR="00AB3BA8" w:rsidRPr="001F1906">
        <w:rPr>
          <w:rFonts w:ascii="Bierstadt" w:hAnsi="Bierstadt"/>
        </w:rPr>
        <w:t xml:space="preserve">f, which is the </w:t>
      </w:r>
      <w:r w:rsidR="00AB3BA8" w:rsidRPr="001F1906">
        <w:rPr>
          <w:rFonts w:ascii="Bierstadt" w:hAnsi="Bierstadt"/>
          <w:b/>
          <w:bCs/>
        </w:rPr>
        <w:t>text</w:t>
      </w:r>
      <w:r w:rsidR="00AB3BA8" w:rsidRPr="001F1906">
        <w:rPr>
          <w:rFonts w:ascii="Bierstadt" w:hAnsi="Bierstadt"/>
        </w:rPr>
        <w:t xml:space="preserve"> property of each comment</w:t>
      </w:r>
      <w:r w:rsidR="00D87D52" w:rsidRPr="001F1906">
        <w:rPr>
          <w:rFonts w:ascii="Bierstadt" w:hAnsi="Bierstadt"/>
        </w:rPr>
        <w:t>.</w:t>
      </w:r>
      <w:r w:rsidR="00AB3BA8" w:rsidRPr="001F1906">
        <w:rPr>
          <w:rFonts w:ascii="Bierstadt" w:hAnsi="Bierstadt"/>
        </w:rPr>
        <w:t xml:space="preserve"> We will however retain the structured metadata </w:t>
      </w:r>
      <w:r w:rsidR="00833A34" w:rsidRPr="001F1906">
        <w:rPr>
          <w:rFonts w:ascii="Bierstadt" w:hAnsi="Bierstadt"/>
        </w:rPr>
        <w:t>as it could be useful for future usages</w:t>
      </w:r>
      <w:r w:rsidR="0066233D" w:rsidRPr="001F1906">
        <w:rPr>
          <w:rFonts w:ascii="Bierstadt" w:hAnsi="Bierstadt"/>
        </w:rPr>
        <w:t>.</w:t>
      </w:r>
    </w:p>
    <w:p w14:paraId="71B13EC9" w14:textId="77777777" w:rsidR="00CB1841" w:rsidRPr="001F1906" w:rsidRDefault="00CB1841">
      <w:pPr>
        <w:rPr>
          <w:rFonts w:ascii="Bierstadt" w:hAnsi="Bierstadt"/>
        </w:rPr>
      </w:pPr>
    </w:p>
    <w:p w14:paraId="3CEEC51B" w14:textId="468533DB" w:rsidR="003D61AA" w:rsidRPr="001F1906" w:rsidRDefault="003D61AA" w:rsidP="001F1906">
      <w:pPr>
        <w:pStyle w:val="Heading1"/>
      </w:pPr>
      <w:r w:rsidRPr="001F1906">
        <w:t>The metadata</w:t>
      </w:r>
      <w:r w:rsidR="001F1906">
        <w:br/>
      </w:r>
    </w:p>
    <w:p w14:paraId="456C7058" w14:textId="72CCA410" w:rsidR="00CD59F2" w:rsidRPr="001F1906" w:rsidRDefault="00CD59F2">
      <w:pPr>
        <w:rPr>
          <w:rFonts w:ascii="Bierstadt" w:hAnsi="Bierstadt"/>
        </w:rPr>
      </w:pPr>
      <w:r w:rsidRPr="001F1906">
        <w:rPr>
          <w:rFonts w:ascii="Bierstadt" w:hAnsi="Bierstadt"/>
        </w:rPr>
        <w:t>Instagram provides the following metadata for each comment:</w:t>
      </w:r>
    </w:p>
    <w:p w14:paraId="6E1FF458" w14:textId="77777777" w:rsidR="00CD59F2" w:rsidRPr="001F1906" w:rsidRDefault="00CD59F2" w:rsidP="00CD59F2">
      <w:pPr>
        <w:rPr>
          <w:rFonts w:ascii="Bierstadt" w:hAnsi="Bierstadt"/>
        </w:rPr>
      </w:pPr>
      <w:r w:rsidRPr="001F1906">
        <w:rPr>
          <w:rFonts w:ascii="Bierstadt" w:hAnsi="Bierstadt"/>
        </w:rPr>
        <w:t xml:space="preserve">    {</w:t>
      </w:r>
    </w:p>
    <w:p w14:paraId="5AEDBAC5" w14:textId="5B9AB290" w:rsidR="00CD59F2" w:rsidRPr="001F1906" w:rsidRDefault="00CD59F2" w:rsidP="00CD59F2">
      <w:pPr>
        <w:rPr>
          <w:rFonts w:ascii="Bierstadt" w:hAnsi="Bierstadt"/>
        </w:rPr>
      </w:pPr>
      <w:r w:rsidRPr="001F1906">
        <w:rPr>
          <w:rFonts w:ascii="Bierstadt" w:hAnsi="Bierstadt"/>
        </w:rPr>
        <w:t xml:space="preserve">        "id": </w:t>
      </w:r>
      <w:r w:rsidRPr="001F1906">
        <w:rPr>
          <w:rFonts w:ascii="Bierstadt" w:hAnsi="Bierstadt"/>
          <w:color w:val="FF0000"/>
        </w:rPr>
        <w:t>the id of the comment</w:t>
      </w:r>
      <w:r w:rsidRPr="001F1906">
        <w:rPr>
          <w:rFonts w:ascii="Bierstadt" w:hAnsi="Bierstadt"/>
        </w:rPr>
        <w:t>,</w:t>
      </w:r>
    </w:p>
    <w:p w14:paraId="6D22F97F" w14:textId="7470CC51" w:rsidR="00CD59F2" w:rsidRPr="001F1906" w:rsidRDefault="00CD59F2" w:rsidP="00CD59F2">
      <w:pPr>
        <w:rPr>
          <w:rFonts w:ascii="Bierstadt" w:hAnsi="Bierstadt"/>
        </w:rPr>
      </w:pPr>
      <w:r w:rsidRPr="001F1906">
        <w:rPr>
          <w:rFonts w:ascii="Bierstadt" w:hAnsi="Bierstadt"/>
        </w:rPr>
        <w:t xml:space="preserve">        "</w:t>
      </w:r>
      <w:proofErr w:type="gramStart"/>
      <w:r w:rsidRPr="001F1906">
        <w:rPr>
          <w:rFonts w:ascii="Bierstadt" w:hAnsi="Bierstadt"/>
        </w:rPr>
        <w:t>created</w:t>
      </w:r>
      <w:proofErr w:type="gramEnd"/>
      <w:r w:rsidRPr="001F1906">
        <w:rPr>
          <w:rFonts w:ascii="Bierstadt" w:hAnsi="Bierstadt"/>
        </w:rPr>
        <w:t>_at":</w:t>
      </w:r>
      <w:r w:rsidRPr="001F1906">
        <w:rPr>
          <w:rFonts w:ascii="Bierstadt" w:hAnsi="Bierstadt"/>
        </w:rPr>
        <w:t xml:space="preserve"> </w:t>
      </w:r>
      <w:r w:rsidRPr="001F1906">
        <w:rPr>
          <w:rFonts w:ascii="Bierstadt" w:hAnsi="Bierstadt"/>
          <w:color w:val="FF0000"/>
        </w:rPr>
        <w:t>the date the comment was posted</w:t>
      </w:r>
      <w:r w:rsidRPr="001F1906">
        <w:rPr>
          <w:rFonts w:ascii="Bierstadt" w:hAnsi="Bierstadt"/>
        </w:rPr>
        <w:t>,</w:t>
      </w:r>
    </w:p>
    <w:p w14:paraId="71CA667C" w14:textId="5D5E2003" w:rsidR="00CD59F2" w:rsidRPr="001F1906" w:rsidRDefault="00CD59F2" w:rsidP="00CD59F2">
      <w:pPr>
        <w:rPr>
          <w:rFonts w:ascii="Bierstadt" w:hAnsi="Bierstadt"/>
        </w:rPr>
      </w:pPr>
      <w:r w:rsidRPr="001F1906">
        <w:rPr>
          <w:rFonts w:ascii="Bierstadt" w:hAnsi="Bierstadt"/>
        </w:rPr>
        <w:t xml:space="preserve">        "text": </w:t>
      </w:r>
      <w:r w:rsidR="00C869BD" w:rsidRPr="001F1906">
        <w:rPr>
          <w:rFonts w:ascii="Bierstadt" w:hAnsi="Bierstadt"/>
          <w:color w:val="FF0000"/>
        </w:rPr>
        <w:t>the content of the post</w:t>
      </w:r>
      <w:r w:rsidRPr="001F1906">
        <w:rPr>
          <w:rFonts w:ascii="Bierstadt" w:hAnsi="Bierstadt"/>
        </w:rPr>
        <w:t>,</w:t>
      </w:r>
    </w:p>
    <w:p w14:paraId="7CCA8BDE" w14:textId="77777777" w:rsidR="00CD59F2" w:rsidRPr="001F1906" w:rsidRDefault="00CD59F2" w:rsidP="00CD59F2">
      <w:pPr>
        <w:rPr>
          <w:rFonts w:ascii="Bierstadt" w:hAnsi="Bierstadt"/>
        </w:rPr>
      </w:pPr>
      <w:r w:rsidRPr="001F1906">
        <w:rPr>
          <w:rFonts w:ascii="Bierstadt" w:hAnsi="Bierstadt"/>
        </w:rPr>
        <w:t xml:space="preserve">        "owner": {</w:t>
      </w:r>
    </w:p>
    <w:p w14:paraId="0164C85A" w14:textId="7D7AEAFA" w:rsidR="00CD59F2" w:rsidRPr="001F1906" w:rsidRDefault="00CD59F2" w:rsidP="00CD59F2">
      <w:pPr>
        <w:rPr>
          <w:rFonts w:ascii="Bierstadt" w:hAnsi="Bierstadt"/>
        </w:rPr>
      </w:pPr>
      <w:r w:rsidRPr="001F1906">
        <w:rPr>
          <w:rFonts w:ascii="Bierstadt" w:hAnsi="Bierstadt"/>
        </w:rPr>
        <w:t xml:space="preserve">            "id": </w:t>
      </w:r>
      <w:r w:rsidR="00C869BD" w:rsidRPr="001F1906">
        <w:rPr>
          <w:rFonts w:ascii="Bierstadt" w:hAnsi="Bierstadt"/>
          <w:color w:val="FF0000"/>
        </w:rPr>
        <w:t>user id</w:t>
      </w:r>
      <w:r w:rsidRPr="001F1906">
        <w:rPr>
          <w:rFonts w:ascii="Bierstadt" w:hAnsi="Bierstadt"/>
        </w:rPr>
        <w:t>,</w:t>
      </w:r>
    </w:p>
    <w:p w14:paraId="1266CC30" w14:textId="6FDF6111" w:rsidR="00CD59F2" w:rsidRPr="001F1906" w:rsidRDefault="00CD59F2" w:rsidP="00CD59F2">
      <w:pPr>
        <w:rPr>
          <w:rFonts w:ascii="Bierstadt" w:hAnsi="Bierstadt"/>
        </w:rPr>
      </w:pPr>
      <w:r w:rsidRPr="001F1906">
        <w:rPr>
          <w:rFonts w:ascii="Bierstadt" w:hAnsi="Bierstadt"/>
        </w:rPr>
        <w:t xml:space="preserve">            "</w:t>
      </w:r>
      <w:proofErr w:type="gramStart"/>
      <w:r w:rsidRPr="001F1906">
        <w:rPr>
          <w:rFonts w:ascii="Bierstadt" w:hAnsi="Bierstadt"/>
        </w:rPr>
        <w:t>is</w:t>
      </w:r>
      <w:proofErr w:type="gramEnd"/>
      <w:r w:rsidRPr="001F1906">
        <w:rPr>
          <w:rFonts w:ascii="Bierstadt" w:hAnsi="Bierstadt"/>
        </w:rPr>
        <w:t>_verified":</w:t>
      </w:r>
      <w:r w:rsidR="00C64FA5" w:rsidRPr="001F1906">
        <w:rPr>
          <w:rFonts w:ascii="Bierstadt" w:hAnsi="Bierstadt"/>
        </w:rPr>
        <w:t xml:space="preserve"> </w:t>
      </w:r>
      <w:r w:rsidR="003C7217" w:rsidRPr="001F1906">
        <w:rPr>
          <w:rFonts w:ascii="Bierstadt" w:hAnsi="Bierstadt"/>
          <w:color w:val="FF0000"/>
        </w:rPr>
        <w:t>whether the user is verified</w:t>
      </w:r>
      <w:r w:rsidRPr="001F1906">
        <w:rPr>
          <w:rFonts w:ascii="Bierstadt" w:hAnsi="Bierstadt"/>
        </w:rPr>
        <w:t>,</w:t>
      </w:r>
    </w:p>
    <w:p w14:paraId="0CB3F65A" w14:textId="196B20E0" w:rsidR="00CD59F2" w:rsidRPr="001F1906" w:rsidRDefault="00CD59F2" w:rsidP="00CD59F2">
      <w:pPr>
        <w:rPr>
          <w:rFonts w:ascii="Bierstadt" w:hAnsi="Bierstadt"/>
        </w:rPr>
      </w:pPr>
      <w:r w:rsidRPr="001F1906">
        <w:rPr>
          <w:rFonts w:ascii="Bierstadt" w:hAnsi="Bierstadt"/>
        </w:rPr>
        <w:t xml:space="preserve">            "</w:t>
      </w:r>
      <w:proofErr w:type="gramStart"/>
      <w:r w:rsidRPr="001F1906">
        <w:rPr>
          <w:rFonts w:ascii="Bierstadt" w:hAnsi="Bierstadt"/>
        </w:rPr>
        <w:t>profile</w:t>
      </w:r>
      <w:proofErr w:type="gramEnd"/>
      <w:r w:rsidRPr="001F1906">
        <w:rPr>
          <w:rFonts w:ascii="Bierstadt" w:hAnsi="Bierstadt"/>
        </w:rPr>
        <w:t xml:space="preserve">_pic_url": </w:t>
      </w:r>
      <w:r w:rsidR="00C64FA5" w:rsidRPr="001F1906">
        <w:rPr>
          <w:rFonts w:ascii="Bierstadt" w:hAnsi="Bierstadt"/>
          <w:color w:val="FF0000"/>
        </w:rPr>
        <w:t>url of the profile picture</w:t>
      </w:r>
      <w:r w:rsidRPr="001F1906">
        <w:rPr>
          <w:rFonts w:ascii="Bierstadt" w:hAnsi="Bierstadt"/>
        </w:rPr>
        <w:t>,</w:t>
      </w:r>
    </w:p>
    <w:p w14:paraId="6EFEA06A" w14:textId="0A6449B7" w:rsidR="00CD59F2" w:rsidRPr="001F1906" w:rsidRDefault="00CD59F2" w:rsidP="00CD59F2">
      <w:pPr>
        <w:rPr>
          <w:rFonts w:ascii="Bierstadt" w:hAnsi="Bierstadt"/>
        </w:rPr>
      </w:pPr>
      <w:r w:rsidRPr="001F1906">
        <w:rPr>
          <w:rFonts w:ascii="Bierstadt" w:hAnsi="Bierstadt"/>
        </w:rPr>
        <w:t xml:space="preserve">            "username": </w:t>
      </w:r>
      <w:r w:rsidR="00C64FA5" w:rsidRPr="001F1906">
        <w:rPr>
          <w:rFonts w:ascii="Bierstadt" w:hAnsi="Bierstadt"/>
          <w:color w:val="FF0000"/>
        </w:rPr>
        <w:t>username</w:t>
      </w:r>
    </w:p>
    <w:p w14:paraId="395CF02B" w14:textId="77777777" w:rsidR="00CD59F2" w:rsidRPr="001F1906" w:rsidRDefault="00CD59F2" w:rsidP="00CD59F2">
      <w:pPr>
        <w:rPr>
          <w:rFonts w:ascii="Bierstadt" w:hAnsi="Bierstadt"/>
        </w:rPr>
      </w:pPr>
      <w:r w:rsidRPr="001F1906">
        <w:rPr>
          <w:rFonts w:ascii="Bierstadt" w:hAnsi="Bierstadt"/>
        </w:rPr>
        <w:lastRenderedPageBreak/>
        <w:t xml:space="preserve">        },</w:t>
      </w:r>
    </w:p>
    <w:p w14:paraId="3D7661D6" w14:textId="2C1B21C9" w:rsidR="00CD59F2" w:rsidRPr="001F1906" w:rsidRDefault="00CD59F2" w:rsidP="00CD59F2">
      <w:pPr>
        <w:rPr>
          <w:rFonts w:ascii="Bierstadt" w:hAnsi="Bierstadt"/>
          <w:color w:val="FF0000"/>
        </w:rPr>
      </w:pPr>
      <w:r w:rsidRPr="001F1906">
        <w:rPr>
          <w:rFonts w:ascii="Bierstadt" w:hAnsi="Bierstadt"/>
        </w:rPr>
        <w:t xml:space="preserve">        "</w:t>
      </w:r>
      <w:proofErr w:type="gramStart"/>
      <w:r w:rsidRPr="001F1906">
        <w:rPr>
          <w:rFonts w:ascii="Bierstadt" w:hAnsi="Bierstadt"/>
        </w:rPr>
        <w:t>likes</w:t>
      </w:r>
      <w:proofErr w:type="gramEnd"/>
      <w:r w:rsidRPr="001F1906">
        <w:rPr>
          <w:rFonts w:ascii="Bierstadt" w:hAnsi="Bierstadt"/>
        </w:rPr>
        <w:t xml:space="preserve">_count": </w:t>
      </w:r>
      <w:r w:rsidR="00C869BD" w:rsidRPr="001F1906">
        <w:rPr>
          <w:rFonts w:ascii="Bierstadt" w:hAnsi="Bierstadt"/>
          <w:color w:val="FF0000"/>
        </w:rPr>
        <w:t>how many likes it has received</w:t>
      </w:r>
      <w:r w:rsidRPr="001F1906">
        <w:rPr>
          <w:rFonts w:ascii="Bierstadt" w:hAnsi="Bierstadt"/>
          <w:color w:val="FF0000"/>
        </w:rPr>
        <w:t>,</w:t>
      </w:r>
    </w:p>
    <w:p w14:paraId="7C40AF8E" w14:textId="32814B59" w:rsidR="00CD59F2" w:rsidRPr="001F1906" w:rsidRDefault="00CD59F2" w:rsidP="00C869BD">
      <w:pPr>
        <w:rPr>
          <w:rFonts w:ascii="Bierstadt" w:hAnsi="Bierstadt"/>
        </w:rPr>
      </w:pPr>
      <w:r w:rsidRPr="001F1906">
        <w:rPr>
          <w:rFonts w:ascii="Bierstadt" w:hAnsi="Bierstadt"/>
        </w:rPr>
        <w:t xml:space="preserve">        "answers": </w:t>
      </w:r>
      <w:r w:rsidR="00C869BD" w:rsidRPr="001F1906">
        <w:rPr>
          <w:rFonts w:ascii="Bierstadt" w:hAnsi="Bierstadt"/>
          <w:color w:val="FF0000"/>
        </w:rPr>
        <w:t xml:space="preserve">a list of answers the post has </w:t>
      </w:r>
      <w:proofErr w:type="gramStart"/>
      <w:r w:rsidR="00C869BD" w:rsidRPr="001F1906">
        <w:rPr>
          <w:rFonts w:ascii="Bierstadt" w:hAnsi="Bierstadt"/>
          <w:color w:val="FF0000"/>
        </w:rPr>
        <w:t>received</w:t>
      </w:r>
      <w:proofErr w:type="gramEnd"/>
    </w:p>
    <w:p w14:paraId="4AEC4FD3" w14:textId="589BE756" w:rsidR="00CD59F2" w:rsidRPr="001F1906" w:rsidRDefault="00CD59F2" w:rsidP="00CD59F2">
      <w:pPr>
        <w:rPr>
          <w:rFonts w:ascii="Bierstadt" w:hAnsi="Bierstadt"/>
        </w:rPr>
      </w:pPr>
      <w:r w:rsidRPr="001F1906">
        <w:rPr>
          <w:rFonts w:ascii="Bierstadt" w:hAnsi="Bierstadt"/>
        </w:rPr>
        <w:t xml:space="preserve">    }</w:t>
      </w:r>
    </w:p>
    <w:p w14:paraId="0A36A6BE" w14:textId="77777777" w:rsidR="003D61AA" w:rsidRPr="001F1906" w:rsidRDefault="003D61AA">
      <w:pPr>
        <w:rPr>
          <w:rFonts w:ascii="Bierstadt" w:hAnsi="Bierstadt"/>
        </w:rPr>
      </w:pPr>
    </w:p>
    <w:p w14:paraId="3DCE358C" w14:textId="09747965" w:rsidR="00CB1841" w:rsidRPr="001F1906" w:rsidRDefault="00CB1841" w:rsidP="001F1906">
      <w:pPr>
        <w:pStyle w:val="Heading1"/>
      </w:pPr>
      <w:r w:rsidRPr="001F1906">
        <w:t xml:space="preserve">The </w:t>
      </w:r>
      <w:r w:rsidR="001B0C10" w:rsidRPr="001F1906">
        <w:t>model</w:t>
      </w:r>
      <w:r w:rsidR="001F1906">
        <w:br/>
      </w:r>
    </w:p>
    <w:p w14:paraId="577E74E8" w14:textId="17166F20" w:rsidR="00EA19B6" w:rsidRPr="001F1906" w:rsidRDefault="001B0C10" w:rsidP="00BE4E10">
      <w:pPr>
        <w:rPr>
          <w:rFonts w:ascii="Bierstadt" w:hAnsi="Bierstadt"/>
        </w:rPr>
      </w:pPr>
      <w:r w:rsidRPr="001F1906">
        <w:rPr>
          <w:rFonts w:ascii="Bierstadt" w:hAnsi="Bierstadt"/>
        </w:rPr>
        <w:t xml:space="preserve">For the </w:t>
      </w:r>
      <w:r w:rsidR="005C65BD" w:rsidRPr="001F1906">
        <w:rPr>
          <w:rFonts w:ascii="Bierstadt" w:hAnsi="Bierstadt"/>
        </w:rPr>
        <w:t xml:space="preserve">text analysis we </w:t>
      </w:r>
      <w:r w:rsidR="001C5BFA" w:rsidRPr="001F1906">
        <w:rPr>
          <w:rFonts w:ascii="Bierstadt" w:hAnsi="Bierstadt"/>
        </w:rPr>
        <w:t xml:space="preserve">looked for a </w:t>
      </w:r>
      <w:r w:rsidR="000D47AE" w:rsidRPr="001F1906">
        <w:rPr>
          <w:rFonts w:ascii="Bierstadt" w:hAnsi="Bierstadt"/>
        </w:rPr>
        <w:t>Natural Language Processing model from huggingface.co</w:t>
      </w:r>
      <w:r w:rsidR="005D2045" w:rsidRPr="001F1906">
        <w:rPr>
          <w:rFonts w:ascii="Bierstadt" w:hAnsi="Bierstadt"/>
        </w:rPr>
        <w:t xml:space="preserve"> (a </w:t>
      </w:r>
      <w:r w:rsidR="00F04040" w:rsidRPr="001F1906">
        <w:rPr>
          <w:rFonts w:ascii="Bierstadt" w:hAnsi="Bierstadt"/>
        </w:rPr>
        <w:t>community-built library of deep learning models</w:t>
      </w:r>
      <w:r w:rsidR="005D2045" w:rsidRPr="001F1906">
        <w:rPr>
          <w:rFonts w:ascii="Bierstadt" w:hAnsi="Bierstadt"/>
        </w:rPr>
        <w:t>)</w:t>
      </w:r>
      <w:r w:rsidR="00F04040" w:rsidRPr="001F1906">
        <w:rPr>
          <w:rFonts w:ascii="Bierstadt" w:hAnsi="Bierstadt"/>
        </w:rPr>
        <w:t xml:space="preserve">. We considered using </w:t>
      </w:r>
      <w:r w:rsidR="00E8560A" w:rsidRPr="001F1906">
        <w:rPr>
          <w:rFonts w:ascii="Bierstadt" w:hAnsi="Bierstadt"/>
        </w:rPr>
        <w:t>the Italian</w:t>
      </w:r>
      <w:r w:rsidR="00F04040" w:rsidRPr="001F1906">
        <w:rPr>
          <w:rFonts w:ascii="Bierstadt" w:hAnsi="Bierstadt"/>
        </w:rPr>
        <w:t xml:space="preserve"> model</w:t>
      </w:r>
      <w:r w:rsidR="00E8560A" w:rsidRPr="001F1906">
        <w:rPr>
          <w:rFonts w:ascii="Bierstadt" w:hAnsi="Bierstadt"/>
        </w:rPr>
        <w:t xml:space="preserve"> (</w:t>
      </w:r>
      <w:hyperlink r:id="rId8" w:history="1">
        <w:r w:rsidR="00E8560A" w:rsidRPr="001F1906">
          <w:rPr>
            <w:rStyle w:val="Hyperlink"/>
            <w:rFonts w:ascii="Bierstadt" w:hAnsi="Bierstadt"/>
          </w:rPr>
          <w:t>https://huggingface.co/Hate-speech-CNERG/dehatebert-mono-italian</w:t>
        </w:r>
      </w:hyperlink>
      <w:r w:rsidR="00E8560A" w:rsidRPr="001F1906">
        <w:rPr>
          <w:rFonts w:ascii="Bierstadt" w:hAnsi="Bierstadt"/>
        </w:rPr>
        <w:t>)</w:t>
      </w:r>
      <w:r w:rsidR="002969C2" w:rsidRPr="001F1906">
        <w:rPr>
          <w:rStyle w:val="FootnoteReference"/>
          <w:rFonts w:ascii="Bierstadt" w:hAnsi="Bierstadt"/>
        </w:rPr>
        <w:footnoteReference w:id="5"/>
      </w:r>
      <w:r w:rsidR="00F04040" w:rsidRPr="001F1906">
        <w:rPr>
          <w:rFonts w:ascii="Bierstadt" w:hAnsi="Bierstadt"/>
        </w:rPr>
        <w:t xml:space="preserve"> from </w:t>
      </w:r>
      <w:r w:rsidR="002B473A" w:rsidRPr="001F1906">
        <w:rPr>
          <w:rFonts w:ascii="Bierstadt" w:hAnsi="Bierstadt"/>
        </w:rPr>
        <w:t>Hate Alert</w:t>
      </w:r>
      <w:r w:rsidR="000350CF" w:rsidRPr="001F1906">
        <w:rPr>
          <w:rFonts w:ascii="Bierstadt" w:hAnsi="Bierstadt"/>
        </w:rPr>
        <w:t>, a research group</w:t>
      </w:r>
      <w:r w:rsidR="002B473A" w:rsidRPr="001F1906">
        <w:rPr>
          <w:rFonts w:ascii="Bierstadt" w:hAnsi="Bierstadt"/>
        </w:rPr>
        <w:t xml:space="preserve"> at the </w:t>
      </w:r>
      <w:r w:rsidR="00076666" w:rsidRPr="001F1906">
        <w:rPr>
          <w:rFonts w:ascii="Bierstadt" w:hAnsi="Bierstadt"/>
        </w:rPr>
        <w:t>Kharagpur IIT</w:t>
      </w:r>
      <w:r w:rsidR="006F42A0" w:rsidRPr="001F1906">
        <w:rPr>
          <w:rStyle w:val="FootnoteReference"/>
          <w:rFonts w:ascii="Bierstadt" w:hAnsi="Bierstadt"/>
        </w:rPr>
        <w:footnoteReference w:id="6"/>
      </w:r>
      <w:r w:rsidR="000350CF" w:rsidRPr="001F1906">
        <w:rPr>
          <w:rFonts w:ascii="Bierstadt" w:hAnsi="Bierstadt"/>
        </w:rPr>
        <w:t xml:space="preserve"> that specialize</w:t>
      </w:r>
      <w:r w:rsidR="003A755D" w:rsidRPr="001F1906">
        <w:rPr>
          <w:rFonts w:ascii="Bierstadt" w:hAnsi="Bierstadt"/>
        </w:rPr>
        <w:t>s</w:t>
      </w:r>
      <w:r w:rsidR="000350CF" w:rsidRPr="001F1906">
        <w:rPr>
          <w:rFonts w:ascii="Bierstadt" w:hAnsi="Bierstadt"/>
        </w:rPr>
        <w:t xml:space="preserve"> in hate speech detection</w:t>
      </w:r>
      <w:r w:rsidR="00FA3DDA" w:rsidRPr="001F1906">
        <w:rPr>
          <w:rFonts w:ascii="Bierstadt" w:hAnsi="Bierstadt"/>
        </w:rPr>
        <w:t xml:space="preserve">, even though for the purposes of the model, hate speech is a </w:t>
      </w:r>
      <w:r w:rsidR="00BE4E10" w:rsidRPr="001F1906">
        <w:rPr>
          <w:rFonts w:ascii="Bierstadt" w:hAnsi="Bierstadt"/>
        </w:rPr>
        <w:t>“direct and serious attack on any protected category of people based on their</w:t>
      </w:r>
      <w:r w:rsidR="00BE4E10" w:rsidRPr="001F1906">
        <w:rPr>
          <w:rFonts w:ascii="Bierstadt" w:hAnsi="Bierstadt"/>
        </w:rPr>
        <w:t xml:space="preserve"> </w:t>
      </w:r>
      <w:r w:rsidR="00BE4E10" w:rsidRPr="001F1906">
        <w:rPr>
          <w:rFonts w:ascii="Bierstadt" w:hAnsi="Bierstadt"/>
        </w:rPr>
        <w:t>race, ethnicity, national origin, religion, sex, gender, sexual orientation, disability</w:t>
      </w:r>
      <w:r w:rsidR="00BE4E10" w:rsidRPr="001F1906">
        <w:rPr>
          <w:rFonts w:ascii="Bierstadt" w:hAnsi="Bierstadt"/>
        </w:rPr>
        <w:t xml:space="preserve"> </w:t>
      </w:r>
      <w:r w:rsidR="00BE4E10" w:rsidRPr="001F1906">
        <w:rPr>
          <w:rFonts w:ascii="Bierstadt" w:hAnsi="Bierstadt"/>
        </w:rPr>
        <w:t>or disease</w:t>
      </w:r>
      <w:r w:rsidR="00BE4E10" w:rsidRPr="001F1906">
        <w:rPr>
          <w:rFonts w:ascii="Bierstadt" w:hAnsi="Bierstadt"/>
        </w:rPr>
        <w:t xml:space="preserve">”; </w:t>
      </w:r>
      <w:r w:rsidR="00D32FEC" w:rsidRPr="001F1906">
        <w:rPr>
          <w:rFonts w:ascii="Bierstadt" w:hAnsi="Bierstadt"/>
        </w:rPr>
        <w:t xml:space="preserve">and does purposefully exclude toxic and abusive speech, because it is not </w:t>
      </w:r>
      <w:r w:rsidR="00006931" w:rsidRPr="001F1906">
        <w:rPr>
          <w:rFonts w:ascii="Bierstadt" w:hAnsi="Bierstadt"/>
        </w:rPr>
        <w:t xml:space="preserve">considered </w:t>
      </w:r>
      <w:r w:rsidR="00D32FEC" w:rsidRPr="001F1906">
        <w:rPr>
          <w:rFonts w:ascii="Bierstadt" w:hAnsi="Bierstadt"/>
        </w:rPr>
        <w:t>discriminatory on any of those grounds.</w:t>
      </w:r>
      <w:r w:rsidR="00FA3DDA" w:rsidRPr="001F1906">
        <w:rPr>
          <w:rFonts w:ascii="Bierstadt" w:hAnsi="Bierstadt"/>
        </w:rPr>
        <w:t xml:space="preserve"> </w:t>
      </w:r>
      <w:r w:rsidR="00D32FEC" w:rsidRPr="001F1906">
        <w:rPr>
          <w:rFonts w:ascii="Bierstadt" w:hAnsi="Bierstadt"/>
        </w:rPr>
        <w:br/>
      </w:r>
      <w:r w:rsidR="00C73D04" w:rsidRPr="001F1906">
        <w:rPr>
          <w:rFonts w:ascii="Bierstadt" w:hAnsi="Bierstadt"/>
        </w:rPr>
        <w:t xml:space="preserve">So we also took into consideration </w:t>
      </w:r>
      <w:r w:rsidR="004E0A34" w:rsidRPr="001F1906">
        <w:rPr>
          <w:rFonts w:ascii="Bierstadt" w:hAnsi="Bierstadt"/>
        </w:rPr>
        <w:t>Citizen</w:t>
      </w:r>
      <w:r w:rsidR="003F6FA1" w:rsidRPr="001F1906">
        <w:rPr>
          <w:rFonts w:ascii="Bierstadt" w:hAnsi="Bierstadt"/>
        </w:rPr>
        <w:t>l</w:t>
      </w:r>
      <w:r w:rsidR="004E0A34" w:rsidRPr="001F1906">
        <w:rPr>
          <w:rFonts w:ascii="Bierstadt" w:hAnsi="Bierstadt"/>
        </w:rPr>
        <w:t>ab’s toxic comments (</w:t>
      </w:r>
      <w:hyperlink r:id="rId9" w:history="1">
        <w:r w:rsidR="004E0A34" w:rsidRPr="001F1906">
          <w:rPr>
            <w:rStyle w:val="Hyperlink"/>
            <w:rFonts w:ascii="Bierstadt" w:hAnsi="Bierstadt"/>
          </w:rPr>
          <w:t>https://huggingface.co/citizenlab/distilbert-base-multilingual-cased-toxicity</w:t>
        </w:r>
      </w:hyperlink>
      <w:r w:rsidR="004E0A34" w:rsidRPr="001F1906">
        <w:rPr>
          <w:rFonts w:ascii="Bierstadt" w:hAnsi="Bierstadt"/>
        </w:rPr>
        <w:t>) multilingual model, which</w:t>
      </w:r>
      <w:r w:rsidR="00EA19B6" w:rsidRPr="001F1906">
        <w:rPr>
          <w:rFonts w:ascii="Bierstadt" w:hAnsi="Bierstadt"/>
        </w:rPr>
        <w:t xml:space="preserve"> has a vaguer definition of what a “toxic” comment is</w:t>
      </w:r>
      <w:r w:rsidR="00645AF6" w:rsidRPr="001F1906">
        <w:rPr>
          <w:rFonts w:ascii="Bierstadt" w:hAnsi="Bierstadt"/>
        </w:rPr>
        <w:t>.</w:t>
      </w:r>
      <w:r w:rsidR="00E8560A" w:rsidRPr="001F1906">
        <w:rPr>
          <w:rFonts w:ascii="Bierstadt" w:hAnsi="Bierstadt"/>
        </w:rPr>
        <w:t xml:space="preserve"> </w:t>
      </w:r>
    </w:p>
    <w:p w14:paraId="5AAB4998" w14:textId="22755017" w:rsidR="005D2905" w:rsidRPr="001F1906" w:rsidRDefault="005D2905" w:rsidP="00BE4E10">
      <w:pPr>
        <w:rPr>
          <w:rFonts w:ascii="Bierstadt" w:hAnsi="Bierstadt"/>
        </w:rPr>
      </w:pPr>
      <w:r w:rsidRPr="001F1906">
        <w:rPr>
          <w:rFonts w:ascii="Bierstadt" w:hAnsi="Bierstadt"/>
        </w:rPr>
        <w:t>Because the model is already pre-trained on a corpus</w:t>
      </w:r>
      <w:r w:rsidR="00F628E9" w:rsidRPr="001F1906">
        <w:rPr>
          <w:rFonts w:ascii="Bierstadt" w:hAnsi="Bierstadt"/>
        </w:rPr>
        <w:t xml:space="preserve"> of text, we do not need to provide any training data. </w:t>
      </w:r>
      <w:r w:rsidR="0094628B" w:rsidRPr="001F1906">
        <w:rPr>
          <w:rFonts w:ascii="Bierstadt" w:hAnsi="Bierstadt"/>
        </w:rPr>
        <w:t xml:space="preserve">While it would be ideal to do so, by using a specific corpus, we </w:t>
      </w:r>
      <w:r w:rsidR="00161B15" w:rsidRPr="001F1906">
        <w:rPr>
          <w:rFonts w:ascii="Bierstadt" w:hAnsi="Bierstadt"/>
        </w:rPr>
        <w:t>want to see if it is possible to use a pre-trained model to a reasonable accuracy.</w:t>
      </w:r>
    </w:p>
    <w:p w14:paraId="00FB3F00" w14:textId="549C7B10" w:rsidR="00A932E1" w:rsidRPr="001F1906" w:rsidRDefault="00A372AF" w:rsidP="00BE4E10">
      <w:pPr>
        <w:rPr>
          <w:rFonts w:ascii="Bierstadt" w:hAnsi="Bierstadt"/>
        </w:rPr>
      </w:pPr>
      <w:r w:rsidRPr="001F1906">
        <w:rPr>
          <w:rFonts w:ascii="Bierstadt" w:hAnsi="Bierstadt"/>
        </w:rPr>
        <w:t>As a tes</w:t>
      </w:r>
      <w:r w:rsidR="00161B15" w:rsidRPr="001F1906">
        <w:rPr>
          <w:rFonts w:ascii="Bierstadt" w:hAnsi="Bierstadt"/>
        </w:rPr>
        <w:t>t</w:t>
      </w:r>
      <w:r w:rsidRPr="001F1906">
        <w:rPr>
          <w:rFonts w:ascii="Bierstadt" w:hAnsi="Bierstadt"/>
        </w:rPr>
        <w:t>, we manually</w:t>
      </w:r>
      <w:r w:rsidR="00161B15" w:rsidRPr="001F1906">
        <w:rPr>
          <w:rFonts w:ascii="Bierstadt" w:hAnsi="Bierstadt"/>
        </w:rPr>
        <w:t xml:space="preserve"> selected 30 comments</w:t>
      </w:r>
      <w:r w:rsidR="0061341B" w:rsidRPr="001F1906">
        <w:rPr>
          <w:rFonts w:ascii="Bierstadt" w:hAnsi="Bierstadt"/>
        </w:rPr>
        <w:t xml:space="preserve"> that match our selection criteria. 10 are positive or neutral (cat 1), 10 are non-toxic</w:t>
      </w:r>
      <w:r w:rsidR="00646DE5" w:rsidRPr="001F1906">
        <w:rPr>
          <w:rFonts w:ascii="Bierstadt" w:hAnsi="Bierstadt"/>
        </w:rPr>
        <w:t xml:space="preserve"> </w:t>
      </w:r>
      <w:r w:rsidR="00646DE5" w:rsidRPr="001F1906">
        <w:rPr>
          <w:rFonts w:ascii="Bierstadt" w:hAnsi="Bierstadt"/>
        </w:rPr>
        <w:t>negative</w:t>
      </w:r>
      <w:r w:rsidR="0061341B" w:rsidRPr="001F1906">
        <w:rPr>
          <w:rFonts w:ascii="Bierstadt" w:hAnsi="Bierstadt"/>
        </w:rPr>
        <w:t xml:space="preserve"> (cat 2) and </w:t>
      </w:r>
      <w:r w:rsidR="00716C56" w:rsidRPr="001F1906">
        <w:rPr>
          <w:rFonts w:ascii="Bierstadt" w:hAnsi="Bierstadt"/>
        </w:rPr>
        <w:t>10 are verbally abusive (cat 3).</w:t>
      </w:r>
      <w:r w:rsidR="00716C56" w:rsidRPr="001F1906">
        <w:rPr>
          <w:rFonts w:ascii="Bierstadt" w:hAnsi="Bierstadt"/>
        </w:rPr>
        <w:br/>
      </w:r>
      <w:r w:rsidR="00FF6B42" w:rsidRPr="001F1906">
        <w:rPr>
          <w:rFonts w:ascii="Bierstadt" w:hAnsi="Bierstadt"/>
        </w:rPr>
        <w:t xml:space="preserve">The </w:t>
      </w:r>
      <w:r w:rsidR="004E546A" w:rsidRPr="001F1906">
        <w:rPr>
          <w:rFonts w:ascii="Bierstadt" w:hAnsi="Bierstadt"/>
        </w:rPr>
        <w:t xml:space="preserve">manual </w:t>
      </w:r>
      <w:r w:rsidR="00FF6B42" w:rsidRPr="001F1906">
        <w:rPr>
          <w:rFonts w:ascii="Bierstadt" w:hAnsi="Bierstadt"/>
        </w:rPr>
        <w:t xml:space="preserve">selection criteria, and what </w:t>
      </w:r>
      <w:r w:rsidR="00350DF2" w:rsidRPr="001F1906">
        <w:rPr>
          <w:rFonts w:ascii="Bierstadt" w:hAnsi="Bierstadt"/>
        </w:rPr>
        <w:t>we are looking for in the model</w:t>
      </w:r>
      <w:r w:rsidR="004E546A" w:rsidRPr="001F1906">
        <w:rPr>
          <w:rFonts w:ascii="Bierstadt" w:hAnsi="Bierstadt"/>
        </w:rPr>
        <w:t xml:space="preserve"> itself</w:t>
      </w:r>
      <w:r w:rsidR="00350DF2" w:rsidRPr="001F1906">
        <w:rPr>
          <w:rFonts w:ascii="Bierstadt" w:hAnsi="Bierstadt"/>
        </w:rPr>
        <w:t>, is not the ability to tell</w:t>
      </w:r>
      <w:r w:rsidR="00716C56" w:rsidRPr="001F1906">
        <w:rPr>
          <w:rFonts w:ascii="Bierstadt" w:hAnsi="Bierstadt"/>
        </w:rPr>
        <w:t xml:space="preserve"> negativity </w:t>
      </w:r>
      <w:r w:rsidR="00350DF2" w:rsidRPr="001F1906">
        <w:rPr>
          <w:rFonts w:ascii="Bierstadt" w:hAnsi="Bierstadt"/>
        </w:rPr>
        <w:t>from</w:t>
      </w:r>
      <w:r w:rsidR="00716C56" w:rsidRPr="001F1906">
        <w:rPr>
          <w:rFonts w:ascii="Bierstadt" w:hAnsi="Bierstadt"/>
        </w:rPr>
        <w:t xml:space="preserve"> positiv</w:t>
      </w:r>
      <w:r w:rsidR="00350DF2" w:rsidRPr="001F1906">
        <w:rPr>
          <w:rFonts w:ascii="Bierstadt" w:hAnsi="Bierstadt"/>
        </w:rPr>
        <w:t>e comments</w:t>
      </w:r>
      <w:r w:rsidR="00CD1A59" w:rsidRPr="001F1906">
        <w:rPr>
          <w:rFonts w:ascii="Bierstadt" w:hAnsi="Bierstadt"/>
        </w:rPr>
        <w:t xml:space="preserve">. We want the model not to flag </w:t>
      </w:r>
      <w:r w:rsidR="006A4B9E" w:rsidRPr="001F1906">
        <w:rPr>
          <w:rFonts w:ascii="Bierstadt" w:hAnsi="Bierstadt"/>
        </w:rPr>
        <w:t xml:space="preserve">respectfully expressed comments </w:t>
      </w:r>
      <w:r w:rsidR="00350DF2" w:rsidRPr="001F1906">
        <w:rPr>
          <w:rFonts w:ascii="Bierstadt" w:hAnsi="Bierstadt"/>
        </w:rPr>
        <w:t>(cat 1 and 2)</w:t>
      </w:r>
      <w:r w:rsidR="006A4B9E" w:rsidRPr="001F1906">
        <w:rPr>
          <w:rFonts w:ascii="Bierstadt" w:hAnsi="Bierstadt"/>
        </w:rPr>
        <w:t xml:space="preserve"> and instead only flag as hate those that </w:t>
      </w:r>
      <w:r w:rsidR="00350DF2" w:rsidRPr="001F1906">
        <w:rPr>
          <w:rFonts w:ascii="Bierstadt" w:hAnsi="Bierstadt"/>
        </w:rPr>
        <w:t xml:space="preserve">contain </w:t>
      </w:r>
      <w:r w:rsidR="00C20E5C" w:rsidRPr="001F1906">
        <w:rPr>
          <w:rFonts w:ascii="Bierstadt" w:hAnsi="Bierstadt"/>
        </w:rPr>
        <w:t>verbal abuse</w:t>
      </w:r>
      <w:r w:rsidR="001057F1" w:rsidRPr="001F1906">
        <w:rPr>
          <w:rFonts w:ascii="Bierstadt" w:hAnsi="Bierstadt"/>
        </w:rPr>
        <w:t xml:space="preserve"> or threats of physical violence</w:t>
      </w:r>
      <w:r w:rsidR="005325C2" w:rsidRPr="001F1906">
        <w:rPr>
          <w:rFonts w:ascii="Bierstadt" w:hAnsi="Bierstadt"/>
        </w:rPr>
        <w:t xml:space="preserve"> (cat 3)</w:t>
      </w:r>
      <w:r w:rsidR="003F6FA1" w:rsidRPr="001F1906">
        <w:rPr>
          <w:rFonts w:ascii="Bierstadt" w:hAnsi="Bierstadt"/>
        </w:rPr>
        <w:t xml:space="preserve"> that are not conductive to a conversation.</w:t>
      </w:r>
    </w:p>
    <w:p w14:paraId="433E8998" w14:textId="398AC89F" w:rsidR="00006931" w:rsidRPr="001F1906" w:rsidRDefault="00646DE5" w:rsidP="00BE4E10">
      <w:pPr>
        <w:rPr>
          <w:rFonts w:ascii="Bierstadt" w:hAnsi="Bierstadt"/>
        </w:rPr>
      </w:pPr>
      <w:r w:rsidRPr="001F1906">
        <w:rPr>
          <w:rFonts w:ascii="Bierstadt" w:hAnsi="Bierstadt"/>
        </w:rPr>
        <w:t xml:space="preserve">We ran the comments in both models and calculated the accuracy </w:t>
      </w:r>
      <w:r w:rsidR="005325C2" w:rsidRPr="001F1906">
        <w:rPr>
          <w:rFonts w:ascii="Bierstadt" w:hAnsi="Bierstadt"/>
        </w:rPr>
        <w:t>for each.</w:t>
      </w:r>
      <w:r w:rsidR="0003268D" w:rsidRPr="001F1906">
        <w:rPr>
          <w:rFonts w:ascii="Bierstadt" w:hAnsi="Bierstadt"/>
        </w:rPr>
        <w:t xml:space="preserve"> The Hate Alert model had some errors in categories 1 and 2 (</w:t>
      </w:r>
      <w:r w:rsidR="000D612E" w:rsidRPr="001F1906">
        <w:rPr>
          <w:rFonts w:ascii="Bierstadt" w:hAnsi="Bierstadt"/>
        </w:rPr>
        <w:t>incorrectly marking 20% of them as hate speech</w:t>
      </w:r>
      <w:proofErr w:type="gramStart"/>
      <w:r w:rsidR="000D612E" w:rsidRPr="001F1906">
        <w:rPr>
          <w:rFonts w:ascii="Bierstadt" w:hAnsi="Bierstadt"/>
        </w:rPr>
        <w:t>), but</w:t>
      </w:r>
      <w:proofErr w:type="gramEnd"/>
      <w:r w:rsidR="000D612E" w:rsidRPr="001F1906">
        <w:rPr>
          <w:rFonts w:ascii="Bierstadt" w:hAnsi="Bierstadt"/>
        </w:rPr>
        <w:t xml:space="preserve"> performed </w:t>
      </w:r>
      <w:r w:rsidR="003F6FA1" w:rsidRPr="001F1906">
        <w:rPr>
          <w:rFonts w:ascii="Bierstadt" w:hAnsi="Bierstadt"/>
        </w:rPr>
        <w:t>flawlessly on category 3.</w:t>
      </w:r>
    </w:p>
    <w:p w14:paraId="44B56744" w14:textId="5FB821C0" w:rsidR="003F6FA1" w:rsidRPr="001F1906" w:rsidRDefault="003F6FA1" w:rsidP="00BE4E10">
      <w:pPr>
        <w:rPr>
          <w:rFonts w:ascii="Bierstadt" w:hAnsi="Bierstadt"/>
        </w:rPr>
      </w:pPr>
      <w:r w:rsidRPr="001F1906">
        <w:rPr>
          <w:rFonts w:ascii="Bierstadt" w:hAnsi="Bierstadt"/>
        </w:rPr>
        <w:t xml:space="preserve">The Citizenlab model on the other hand had 100% accuracy on categories 1 and </w:t>
      </w:r>
      <w:proofErr w:type="gramStart"/>
      <w:r w:rsidRPr="001F1906">
        <w:rPr>
          <w:rFonts w:ascii="Bierstadt" w:hAnsi="Bierstadt"/>
        </w:rPr>
        <w:t>2, but</w:t>
      </w:r>
      <w:proofErr w:type="gramEnd"/>
      <w:r w:rsidRPr="001F1906">
        <w:rPr>
          <w:rFonts w:ascii="Bierstadt" w:hAnsi="Bierstadt"/>
        </w:rPr>
        <w:t xml:space="preserve"> performed very poorly on hate speech (recognizing only 20%).</w:t>
      </w:r>
    </w:p>
    <w:p w14:paraId="47CD85FE" w14:textId="516F8DE7" w:rsidR="00F04040" w:rsidRPr="001F1906" w:rsidRDefault="00524B36">
      <w:pPr>
        <w:rPr>
          <w:rFonts w:ascii="Bierstadt" w:hAnsi="Bierstadt"/>
        </w:rPr>
      </w:pPr>
      <w:r w:rsidRPr="001F1906">
        <w:rPr>
          <w:rFonts w:ascii="Bierstadt" w:hAnsi="Bierstadt"/>
        </w:rPr>
        <w:t xml:space="preserve">As a result, we chose the Hate Alert model, even if it appears </w:t>
      </w:r>
      <w:r w:rsidR="008F432B" w:rsidRPr="001F1906">
        <w:rPr>
          <w:rFonts w:ascii="Bierstadt" w:hAnsi="Bierstadt"/>
        </w:rPr>
        <w:t xml:space="preserve">that </w:t>
      </w:r>
      <w:r w:rsidR="007E17F5" w:rsidRPr="001F1906">
        <w:rPr>
          <w:rFonts w:ascii="Bierstadt" w:hAnsi="Bierstadt"/>
        </w:rPr>
        <w:t xml:space="preserve">its excellent performance is caused by </w:t>
      </w:r>
      <w:r w:rsidR="008F432B" w:rsidRPr="001F1906">
        <w:rPr>
          <w:rFonts w:ascii="Bierstadt" w:hAnsi="Bierstadt"/>
        </w:rPr>
        <w:t xml:space="preserve">the presence of profanity. Nonetheless, it is also able to </w:t>
      </w:r>
      <w:r w:rsidR="00E3511C" w:rsidRPr="001F1906">
        <w:rPr>
          <w:rFonts w:ascii="Bierstadt" w:hAnsi="Bierstadt"/>
        </w:rPr>
        <w:t xml:space="preserve">correctly </w:t>
      </w:r>
      <w:r w:rsidR="008F432B" w:rsidRPr="001F1906">
        <w:rPr>
          <w:rFonts w:ascii="Bierstadt" w:hAnsi="Bierstadt"/>
        </w:rPr>
        <w:t xml:space="preserve">recognize </w:t>
      </w:r>
      <w:r w:rsidR="00E3511C" w:rsidRPr="001F1906">
        <w:rPr>
          <w:rFonts w:ascii="Bierstadt" w:hAnsi="Bierstadt"/>
        </w:rPr>
        <w:t xml:space="preserve">veiled threats that do not contain </w:t>
      </w:r>
      <w:proofErr w:type="gramStart"/>
      <w:r w:rsidR="00E3511C" w:rsidRPr="001F1906">
        <w:rPr>
          <w:rFonts w:ascii="Bierstadt" w:hAnsi="Bierstadt"/>
        </w:rPr>
        <w:t>profanity</w:t>
      </w:r>
      <w:proofErr w:type="gramEnd"/>
    </w:p>
    <w:p w14:paraId="2D5CB8FC" w14:textId="77777777" w:rsidR="00EA19B6" w:rsidRPr="001F1906" w:rsidRDefault="00EA19B6">
      <w:pPr>
        <w:rPr>
          <w:rFonts w:ascii="Bierstadt" w:hAnsi="Bierstadt"/>
        </w:rPr>
      </w:pPr>
    </w:p>
    <w:tbl>
      <w:tblPr>
        <w:tblW w:w="9120" w:type="dxa"/>
        <w:tblLook w:val="04A0" w:firstRow="1" w:lastRow="0" w:firstColumn="1" w:lastColumn="0" w:noHBand="0" w:noVBand="1"/>
      </w:tblPr>
      <w:tblGrid>
        <w:gridCol w:w="6450"/>
        <w:gridCol w:w="1580"/>
        <w:gridCol w:w="1090"/>
      </w:tblGrid>
      <w:tr w:rsidR="0003268D" w:rsidRPr="0003268D" w14:paraId="276A3060" w14:textId="77777777" w:rsidTr="0003268D">
        <w:trPr>
          <w:trHeight w:val="288"/>
        </w:trPr>
        <w:tc>
          <w:tcPr>
            <w:tcW w:w="65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7E263A83"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Cat 1 - Positive or neutral comments</w:t>
            </w:r>
          </w:p>
        </w:tc>
        <w:tc>
          <w:tcPr>
            <w:tcW w:w="1580" w:type="dxa"/>
            <w:tcBorders>
              <w:top w:val="single" w:sz="4" w:space="0" w:color="auto"/>
              <w:left w:val="nil"/>
              <w:bottom w:val="single" w:sz="4" w:space="0" w:color="auto"/>
              <w:right w:val="single" w:sz="4" w:space="0" w:color="auto"/>
            </w:tcBorders>
            <w:shd w:val="clear" w:color="auto" w:fill="auto"/>
            <w:noWrap/>
            <w:vAlign w:val="bottom"/>
            <w:hideMark/>
          </w:tcPr>
          <w:p w14:paraId="1B9FA1D0"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S</w:t>
            </w:r>
          </w:p>
        </w:tc>
        <w:tc>
          <w:tcPr>
            <w:tcW w:w="1000" w:type="dxa"/>
            <w:tcBorders>
              <w:top w:val="single" w:sz="4" w:space="0" w:color="auto"/>
              <w:left w:val="nil"/>
              <w:bottom w:val="single" w:sz="4" w:space="0" w:color="auto"/>
              <w:right w:val="single" w:sz="4" w:space="0" w:color="auto"/>
            </w:tcBorders>
            <w:shd w:val="clear" w:color="auto" w:fill="auto"/>
            <w:noWrap/>
            <w:vAlign w:val="bottom"/>
            <w:hideMark/>
          </w:tcPr>
          <w:p w14:paraId="560F638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Toxicity</w:t>
            </w:r>
          </w:p>
        </w:tc>
      </w:tr>
      <w:tr w:rsidR="0003268D" w:rsidRPr="0003268D" w14:paraId="31E9A4E8"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2FCE8FCB"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Raga grazie per quello che fate :)</w:t>
            </w:r>
          </w:p>
        </w:tc>
        <w:tc>
          <w:tcPr>
            <w:tcW w:w="1580" w:type="dxa"/>
            <w:tcBorders>
              <w:top w:val="nil"/>
              <w:left w:val="nil"/>
              <w:bottom w:val="single" w:sz="4" w:space="0" w:color="auto"/>
              <w:right w:val="single" w:sz="4" w:space="0" w:color="auto"/>
            </w:tcBorders>
            <w:shd w:val="clear" w:color="auto" w:fill="auto"/>
            <w:noWrap/>
            <w:vAlign w:val="bottom"/>
            <w:hideMark/>
          </w:tcPr>
          <w:p w14:paraId="226F2C13"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1DFA99C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0A0E151A"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B6834AA"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lastRenderedPageBreak/>
              <w:t>FANTASTICI GRAZIE</w:t>
            </w:r>
          </w:p>
        </w:tc>
        <w:tc>
          <w:tcPr>
            <w:tcW w:w="1580" w:type="dxa"/>
            <w:tcBorders>
              <w:top w:val="nil"/>
              <w:left w:val="nil"/>
              <w:bottom w:val="single" w:sz="4" w:space="0" w:color="auto"/>
              <w:right w:val="single" w:sz="4" w:space="0" w:color="auto"/>
            </w:tcBorders>
            <w:shd w:val="clear" w:color="auto" w:fill="auto"/>
            <w:noWrap/>
            <w:vAlign w:val="bottom"/>
            <w:hideMark/>
          </w:tcPr>
          <w:p w14:paraId="17B95C8A"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3D1FDA7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F88D255"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594C4D8D"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Che gaso raga vvb grazie per quello che fate</w:t>
            </w:r>
          </w:p>
        </w:tc>
        <w:tc>
          <w:tcPr>
            <w:tcW w:w="1580" w:type="dxa"/>
            <w:tcBorders>
              <w:top w:val="nil"/>
              <w:left w:val="nil"/>
              <w:bottom w:val="single" w:sz="4" w:space="0" w:color="auto"/>
              <w:right w:val="single" w:sz="4" w:space="0" w:color="auto"/>
            </w:tcBorders>
            <w:shd w:val="clear" w:color="auto" w:fill="auto"/>
            <w:noWrap/>
            <w:vAlign w:val="bottom"/>
            <w:hideMark/>
          </w:tcPr>
          <w:p w14:paraId="5F48028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6895A28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71BBB9E"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4EF9F70C"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Per pulire la vernice servirà meno acqua di quella che serve per produrre una bistecca…</w:t>
            </w:r>
          </w:p>
        </w:tc>
        <w:tc>
          <w:tcPr>
            <w:tcW w:w="1580" w:type="dxa"/>
            <w:tcBorders>
              <w:top w:val="nil"/>
              <w:left w:val="nil"/>
              <w:bottom w:val="single" w:sz="4" w:space="0" w:color="auto"/>
              <w:right w:val="single" w:sz="4" w:space="0" w:color="auto"/>
            </w:tcBorders>
            <w:shd w:val="clear" w:color="auto" w:fill="auto"/>
            <w:noWrap/>
            <w:vAlign w:val="bottom"/>
            <w:hideMark/>
          </w:tcPr>
          <w:p w14:paraId="66875DF9"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722D18C2"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2BA04FFE"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0DF98108"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 xml:space="preserve">Cosa ne pensate del nuovo sistema di recupero plastiche nell oceano joint job </w:t>
            </w:r>
            <w:proofErr w:type="gramStart"/>
            <w:r w:rsidRPr="0003268D">
              <w:rPr>
                <w:rFonts w:ascii="Bierstadt" w:eastAsia="Times New Roman" w:hAnsi="Bierstadt" w:cs="Calibri"/>
                <w:color w:val="000000"/>
                <w:kern w:val="0"/>
                <w:lang w:val="it-IT" w:eastAsia="en-GB"/>
                <w14:ligatures w14:val="none"/>
              </w:rPr>
              <w:t>francese ?</w:t>
            </w:r>
            <w:proofErr w:type="gramEnd"/>
          </w:p>
        </w:tc>
        <w:tc>
          <w:tcPr>
            <w:tcW w:w="1580" w:type="dxa"/>
            <w:tcBorders>
              <w:top w:val="nil"/>
              <w:left w:val="nil"/>
              <w:bottom w:val="single" w:sz="4" w:space="0" w:color="auto"/>
              <w:right w:val="single" w:sz="4" w:space="0" w:color="auto"/>
            </w:tcBorders>
            <w:shd w:val="clear" w:color="auto" w:fill="auto"/>
            <w:noWrap/>
            <w:vAlign w:val="bottom"/>
            <w:hideMark/>
          </w:tcPr>
          <w:p w14:paraId="37D7C13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6B1BFC0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1734F857"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402986A2"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io trovo invece che il colore doni bellezza alla statua</w:t>
            </w:r>
          </w:p>
        </w:tc>
        <w:tc>
          <w:tcPr>
            <w:tcW w:w="1580" w:type="dxa"/>
            <w:tcBorders>
              <w:top w:val="nil"/>
              <w:left w:val="nil"/>
              <w:bottom w:val="single" w:sz="4" w:space="0" w:color="auto"/>
              <w:right w:val="single" w:sz="4" w:space="0" w:color="auto"/>
            </w:tcBorders>
            <w:shd w:val="clear" w:color="auto" w:fill="auto"/>
            <w:noWrap/>
            <w:vAlign w:val="bottom"/>
            <w:hideMark/>
          </w:tcPr>
          <w:p w14:paraId="141EDA02"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7E9E3A71"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31F75EDB"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627DBAC"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Supporto da Parigi</w:t>
            </w:r>
          </w:p>
        </w:tc>
        <w:tc>
          <w:tcPr>
            <w:tcW w:w="1580" w:type="dxa"/>
            <w:tcBorders>
              <w:top w:val="nil"/>
              <w:left w:val="nil"/>
              <w:bottom w:val="single" w:sz="4" w:space="0" w:color="auto"/>
              <w:right w:val="single" w:sz="4" w:space="0" w:color="auto"/>
            </w:tcBorders>
            <w:shd w:val="clear" w:color="auto" w:fill="auto"/>
            <w:noWrap/>
            <w:vAlign w:val="bottom"/>
            <w:hideMark/>
          </w:tcPr>
          <w:p w14:paraId="22234CEC"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3F4AC1B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3ADF541B" w14:textId="77777777" w:rsidTr="0003268D">
        <w:trPr>
          <w:trHeight w:val="864"/>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9FEC050"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val="it-IT" w:eastAsia="en-GB"/>
                <w14:ligatures w14:val="none"/>
              </w:rPr>
              <w:t xml:space="preserve">Ridicolo e allo stesso tempo agghiacciante arrabbiarsi per un muro sporco di vernice lavabile e far finta di niente con quelli che il pianeta e tutti i suoi ecosistemi stanno </w:t>
            </w:r>
            <w:proofErr w:type="gramStart"/>
            <w:r w:rsidRPr="0003268D">
              <w:rPr>
                <w:rFonts w:ascii="Bierstadt" w:eastAsia="Times New Roman" w:hAnsi="Bierstadt" w:cs="Calibri"/>
                <w:color w:val="000000"/>
                <w:kern w:val="0"/>
                <w:lang w:val="it-IT" w:eastAsia="en-GB"/>
                <w14:ligatures w14:val="none"/>
              </w:rPr>
              <w:t>distruggendo..</w:t>
            </w:r>
            <w:proofErr w:type="gramEnd"/>
            <w:r w:rsidRPr="0003268D">
              <w:rPr>
                <w:rFonts w:ascii="Bierstadt" w:eastAsia="Times New Roman" w:hAnsi="Bierstadt" w:cs="Calibri"/>
                <w:color w:val="000000"/>
                <w:kern w:val="0"/>
                <w:lang w:val="it-IT" w:eastAsia="en-GB"/>
                <w14:ligatures w14:val="none"/>
              </w:rPr>
              <w:t xml:space="preserve"> </w:t>
            </w:r>
            <w:r w:rsidRPr="0003268D">
              <w:rPr>
                <w:rFonts w:ascii="Bierstadt" w:eastAsia="Times New Roman" w:hAnsi="Bierstadt" w:cs="Calibri"/>
                <w:color w:val="000000"/>
                <w:kern w:val="0"/>
                <w:lang w:eastAsia="en-GB"/>
                <w14:ligatures w14:val="none"/>
              </w:rPr>
              <w:t>e non con vernice lavabile.</w:t>
            </w:r>
          </w:p>
        </w:tc>
        <w:tc>
          <w:tcPr>
            <w:tcW w:w="1580" w:type="dxa"/>
            <w:tcBorders>
              <w:top w:val="nil"/>
              <w:left w:val="nil"/>
              <w:bottom w:val="single" w:sz="4" w:space="0" w:color="auto"/>
              <w:right w:val="single" w:sz="4" w:space="0" w:color="auto"/>
            </w:tcBorders>
            <w:shd w:val="clear" w:color="auto" w:fill="auto"/>
            <w:noWrap/>
            <w:vAlign w:val="bottom"/>
            <w:hideMark/>
          </w:tcPr>
          <w:p w14:paraId="3D24A537"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41E2F50A"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3E4C581E"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24AA50A0"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Disobbedienza sempre! Bravi</w:t>
            </w:r>
          </w:p>
        </w:tc>
        <w:tc>
          <w:tcPr>
            <w:tcW w:w="1580" w:type="dxa"/>
            <w:tcBorders>
              <w:top w:val="nil"/>
              <w:left w:val="nil"/>
              <w:bottom w:val="single" w:sz="4" w:space="0" w:color="auto"/>
              <w:right w:val="single" w:sz="4" w:space="0" w:color="auto"/>
            </w:tcBorders>
            <w:shd w:val="clear" w:color="auto" w:fill="auto"/>
            <w:noWrap/>
            <w:vAlign w:val="bottom"/>
            <w:hideMark/>
          </w:tcPr>
          <w:p w14:paraId="34E3C22C"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209CE6BB"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6D1175C7"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1DD5BFB"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Grandi</w:t>
            </w:r>
          </w:p>
        </w:tc>
        <w:tc>
          <w:tcPr>
            <w:tcW w:w="1580" w:type="dxa"/>
            <w:tcBorders>
              <w:top w:val="nil"/>
              <w:left w:val="nil"/>
              <w:bottom w:val="single" w:sz="4" w:space="0" w:color="auto"/>
              <w:right w:val="single" w:sz="4" w:space="0" w:color="auto"/>
            </w:tcBorders>
            <w:shd w:val="clear" w:color="auto" w:fill="auto"/>
            <w:noWrap/>
            <w:vAlign w:val="bottom"/>
            <w:hideMark/>
          </w:tcPr>
          <w:p w14:paraId="741E60E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4C7985D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1EDF1D87" w14:textId="77777777" w:rsidTr="0003268D">
        <w:trPr>
          <w:trHeight w:val="288"/>
        </w:trPr>
        <w:tc>
          <w:tcPr>
            <w:tcW w:w="6540" w:type="dxa"/>
            <w:tcBorders>
              <w:top w:val="nil"/>
              <w:left w:val="single" w:sz="4" w:space="0" w:color="auto"/>
              <w:bottom w:val="single" w:sz="4" w:space="0" w:color="auto"/>
              <w:right w:val="single" w:sz="4" w:space="0" w:color="auto"/>
            </w:tcBorders>
            <w:shd w:val="clear" w:color="000000" w:fill="BDD7EE"/>
            <w:vAlign w:val="bottom"/>
            <w:hideMark/>
          </w:tcPr>
          <w:p w14:paraId="51E05538"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ACCURACY</w:t>
            </w:r>
          </w:p>
        </w:tc>
        <w:tc>
          <w:tcPr>
            <w:tcW w:w="1580" w:type="dxa"/>
            <w:tcBorders>
              <w:top w:val="nil"/>
              <w:left w:val="nil"/>
              <w:bottom w:val="single" w:sz="4" w:space="0" w:color="auto"/>
              <w:right w:val="single" w:sz="4" w:space="0" w:color="auto"/>
            </w:tcBorders>
            <w:shd w:val="clear" w:color="000000" w:fill="BDD7EE"/>
            <w:noWrap/>
            <w:vAlign w:val="bottom"/>
            <w:hideMark/>
          </w:tcPr>
          <w:p w14:paraId="26321DFC"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80%</w:t>
            </w:r>
          </w:p>
        </w:tc>
        <w:tc>
          <w:tcPr>
            <w:tcW w:w="1000" w:type="dxa"/>
            <w:tcBorders>
              <w:top w:val="nil"/>
              <w:left w:val="nil"/>
              <w:bottom w:val="single" w:sz="4" w:space="0" w:color="auto"/>
              <w:right w:val="single" w:sz="4" w:space="0" w:color="auto"/>
            </w:tcBorders>
            <w:shd w:val="clear" w:color="000000" w:fill="BDD7EE"/>
            <w:noWrap/>
            <w:vAlign w:val="bottom"/>
            <w:hideMark/>
          </w:tcPr>
          <w:p w14:paraId="6BB521D0"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100%</w:t>
            </w:r>
          </w:p>
        </w:tc>
      </w:tr>
      <w:tr w:rsidR="0003268D" w:rsidRPr="0003268D" w14:paraId="197991A5"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07C8C59"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c>
          <w:tcPr>
            <w:tcW w:w="1580" w:type="dxa"/>
            <w:tcBorders>
              <w:top w:val="nil"/>
              <w:left w:val="nil"/>
              <w:bottom w:val="single" w:sz="4" w:space="0" w:color="auto"/>
              <w:right w:val="single" w:sz="4" w:space="0" w:color="auto"/>
            </w:tcBorders>
            <w:shd w:val="clear" w:color="auto" w:fill="auto"/>
            <w:noWrap/>
            <w:vAlign w:val="bottom"/>
            <w:hideMark/>
          </w:tcPr>
          <w:p w14:paraId="7521170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c>
          <w:tcPr>
            <w:tcW w:w="1000" w:type="dxa"/>
            <w:tcBorders>
              <w:top w:val="nil"/>
              <w:left w:val="nil"/>
              <w:bottom w:val="single" w:sz="4" w:space="0" w:color="auto"/>
              <w:right w:val="single" w:sz="4" w:space="0" w:color="auto"/>
            </w:tcBorders>
            <w:shd w:val="clear" w:color="auto" w:fill="auto"/>
            <w:noWrap/>
            <w:vAlign w:val="bottom"/>
            <w:hideMark/>
          </w:tcPr>
          <w:p w14:paraId="117D92E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r>
      <w:tr w:rsidR="0003268D" w:rsidRPr="0003268D" w14:paraId="162EA650"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7D525BB"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Cat 2 - Non-toxic, negative comments</w:t>
            </w:r>
          </w:p>
        </w:tc>
        <w:tc>
          <w:tcPr>
            <w:tcW w:w="1580" w:type="dxa"/>
            <w:tcBorders>
              <w:top w:val="nil"/>
              <w:left w:val="nil"/>
              <w:bottom w:val="single" w:sz="4" w:space="0" w:color="auto"/>
              <w:right w:val="single" w:sz="4" w:space="0" w:color="auto"/>
            </w:tcBorders>
            <w:shd w:val="clear" w:color="auto" w:fill="auto"/>
            <w:noWrap/>
            <w:vAlign w:val="bottom"/>
            <w:hideMark/>
          </w:tcPr>
          <w:p w14:paraId="77155903"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 </w:t>
            </w:r>
          </w:p>
        </w:tc>
        <w:tc>
          <w:tcPr>
            <w:tcW w:w="1000" w:type="dxa"/>
            <w:tcBorders>
              <w:top w:val="nil"/>
              <w:left w:val="nil"/>
              <w:bottom w:val="single" w:sz="4" w:space="0" w:color="auto"/>
              <w:right w:val="single" w:sz="4" w:space="0" w:color="auto"/>
            </w:tcBorders>
            <w:shd w:val="clear" w:color="auto" w:fill="auto"/>
            <w:noWrap/>
            <w:vAlign w:val="bottom"/>
            <w:hideMark/>
          </w:tcPr>
          <w:p w14:paraId="0904BF61"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 </w:t>
            </w:r>
          </w:p>
        </w:tc>
      </w:tr>
      <w:tr w:rsidR="0003268D" w:rsidRPr="0003268D" w14:paraId="40515C92"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6AEF5C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Vien da piangere</w:t>
            </w:r>
          </w:p>
        </w:tc>
        <w:tc>
          <w:tcPr>
            <w:tcW w:w="1580" w:type="dxa"/>
            <w:tcBorders>
              <w:top w:val="nil"/>
              <w:left w:val="nil"/>
              <w:bottom w:val="single" w:sz="4" w:space="0" w:color="auto"/>
              <w:right w:val="single" w:sz="4" w:space="0" w:color="auto"/>
            </w:tcBorders>
            <w:shd w:val="clear" w:color="auto" w:fill="auto"/>
            <w:noWrap/>
            <w:vAlign w:val="bottom"/>
            <w:hideMark/>
          </w:tcPr>
          <w:p w14:paraId="511774E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0BEDE40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7AD9CB9"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0C593531"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val="it-IT" w:eastAsia="en-GB"/>
                <w14:ligatures w14:val="none"/>
              </w:rPr>
              <w:t xml:space="preserve">io non seguirei mai le idee di un gruppo che fa queste cose, vorrei una costruzione, una informazione e formazione. </w:t>
            </w:r>
            <w:r w:rsidRPr="0003268D">
              <w:rPr>
                <w:rFonts w:ascii="Bierstadt" w:eastAsia="Times New Roman" w:hAnsi="Bierstadt" w:cs="Calibri"/>
                <w:color w:val="000000"/>
                <w:kern w:val="0"/>
                <w:lang w:eastAsia="en-GB"/>
                <w14:ligatures w14:val="none"/>
              </w:rPr>
              <w:t>Bocciati</w:t>
            </w:r>
          </w:p>
        </w:tc>
        <w:tc>
          <w:tcPr>
            <w:tcW w:w="1580" w:type="dxa"/>
            <w:tcBorders>
              <w:top w:val="nil"/>
              <w:left w:val="nil"/>
              <w:bottom w:val="single" w:sz="4" w:space="0" w:color="auto"/>
              <w:right w:val="single" w:sz="4" w:space="0" w:color="auto"/>
            </w:tcBorders>
            <w:shd w:val="clear" w:color="auto" w:fill="auto"/>
            <w:noWrap/>
            <w:vAlign w:val="bottom"/>
            <w:hideMark/>
          </w:tcPr>
          <w:p w14:paraId="555A5EB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06F031A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5A71D12D"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A6242DD"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Grazie internet per la sezione di comedia di oggi</w:t>
            </w:r>
          </w:p>
        </w:tc>
        <w:tc>
          <w:tcPr>
            <w:tcW w:w="1580" w:type="dxa"/>
            <w:tcBorders>
              <w:top w:val="nil"/>
              <w:left w:val="nil"/>
              <w:bottom w:val="single" w:sz="4" w:space="0" w:color="auto"/>
              <w:right w:val="single" w:sz="4" w:space="0" w:color="auto"/>
            </w:tcBorders>
            <w:shd w:val="clear" w:color="auto" w:fill="auto"/>
            <w:noWrap/>
            <w:vAlign w:val="bottom"/>
            <w:hideMark/>
          </w:tcPr>
          <w:p w14:paraId="56AC1A6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237F01B9"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B938078"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5B728350"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Sicuramente per risolvere dei problemi non se ne creano degli altri…</w:t>
            </w:r>
          </w:p>
        </w:tc>
        <w:tc>
          <w:tcPr>
            <w:tcW w:w="1580" w:type="dxa"/>
            <w:tcBorders>
              <w:top w:val="nil"/>
              <w:left w:val="nil"/>
              <w:bottom w:val="single" w:sz="4" w:space="0" w:color="auto"/>
              <w:right w:val="single" w:sz="4" w:space="0" w:color="auto"/>
            </w:tcBorders>
            <w:shd w:val="clear" w:color="auto" w:fill="auto"/>
            <w:noWrap/>
            <w:vAlign w:val="bottom"/>
            <w:hideMark/>
          </w:tcPr>
          <w:p w14:paraId="53247757"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3903384C"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24E9E723"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4B452A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IMBRATTATE CASA VOSTRA.</w:t>
            </w:r>
          </w:p>
        </w:tc>
        <w:tc>
          <w:tcPr>
            <w:tcW w:w="1580" w:type="dxa"/>
            <w:tcBorders>
              <w:top w:val="nil"/>
              <w:left w:val="nil"/>
              <w:bottom w:val="single" w:sz="4" w:space="0" w:color="auto"/>
              <w:right w:val="single" w:sz="4" w:space="0" w:color="auto"/>
            </w:tcBorders>
            <w:shd w:val="clear" w:color="auto" w:fill="auto"/>
            <w:noWrap/>
            <w:vAlign w:val="bottom"/>
            <w:hideMark/>
          </w:tcPr>
          <w:p w14:paraId="44D3F9C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1322462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00BAB544"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3C55008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Credibilità 0</w:t>
            </w:r>
          </w:p>
        </w:tc>
        <w:tc>
          <w:tcPr>
            <w:tcW w:w="1580" w:type="dxa"/>
            <w:tcBorders>
              <w:top w:val="nil"/>
              <w:left w:val="nil"/>
              <w:bottom w:val="single" w:sz="4" w:space="0" w:color="auto"/>
              <w:right w:val="single" w:sz="4" w:space="0" w:color="auto"/>
            </w:tcBorders>
            <w:shd w:val="clear" w:color="auto" w:fill="auto"/>
            <w:noWrap/>
            <w:vAlign w:val="bottom"/>
            <w:hideMark/>
          </w:tcPr>
          <w:p w14:paraId="2403356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2A25A1B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55488151"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5C8B0D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Altri modi no eh...??</w:t>
            </w:r>
          </w:p>
        </w:tc>
        <w:tc>
          <w:tcPr>
            <w:tcW w:w="1580" w:type="dxa"/>
            <w:tcBorders>
              <w:top w:val="nil"/>
              <w:left w:val="nil"/>
              <w:bottom w:val="single" w:sz="4" w:space="0" w:color="auto"/>
              <w:right w:val="single" w:sz="4" w:space="0" w:color="auto"/>
            </w:tcBorders>
            <w:shd w:val="clear" w:color="auto" w:fill="auto"/>
            <w:noWrap/>
            <w:vAlign w:val="bottom"/>
            <w:hideMark/>
          </w:tcPr>
          <w:p w14:paraId="4F36133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688BC66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2D8DD602"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5995D6F7"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Ok che protestate, ma con la vernice stavate beccando i piccioni, non eravate ambientalisti?</w:t>
            </w:r>
          </w:p>
        </w:tc>
        <w:tc>
          <w:tcPr>
            <w:tcW w:w="1580" w:type="dxa"/>
            <w:tcBorders>
              <w:top w:val="nil"/>
              <w:left w:val="nil"/>
              <w:bottom w:val="single" w:sz="4" w:space="0" w:color="auto"/>
              <w:right w:val="single" w:sz="4" w:space="0" w:color="auto"/>
            </w:tcBorders>
            <w:shd w:val="clear" w:color="auto" w:fill="auto"/>
            <w:noWrap/>
            <w:vAlign w:val="bottom"/>
            <w:hideMark/>
          </w:tcPr>
          <w:p w14:paraId="6464BA10"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0742ED1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10E4585F"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3557D7FB"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Grandissimi eroi dei giorni nostri, per favore @</w:t>
            </w:r>
            <w:proofErr w:type="gramStart"/>
            <w:r w:rsidRPr="0003268D">
              <w:rPr>
                <w:rFonts w:ascii="Bierstadt" w:eastAsia="Times New Roman" w:hAnsi="Bierstadt" w:cs="Calibri"/>
                <w:color w:val="000000"/>
                <w:kern w:val="0"/>
                <w:lang w:val="it-IT" w:eastAsia="en-GB"/>
                <w14:ligatures w14:val="none"/>
              </w:rPr>
              <w:t>ultima.generazione</w:t>
            </w:r>
            <w:proofErr w:type="gramEnd"/>
            <w:r w:rsidRPr="0003268D">
              <w:rPr>
                <w:rFonts w:ascii="Bierstadt" w:eastAsia="Times New Roman" w:hAnsi="Bierstadt" w:cs="Calibri"/>
                <w:color w:val="000000"/>
                <w:kern w:val="0"/>
                <w:lang w:val="it-IT" w:eastAsia="en-GB"/>
                <w14:ligatures w14:val="none"/>
              </w:rPr>
              <w:t xml:space="preserve"> rispondi a questa mia semplice domanda, una volta che sporcate,dopo siete voi che pulite?</w:t>
            </w:r>
          </w:p>
        </w:tc>
        <w:tc>
          <w:tcPr>
            <w:tcW w:w="1580" w:type="dxa"/>
            <w:tcBorders>
              <w:top w:val="nil"/>
              <w:left w:val="nil"/>
              <w:bottom w:val="single" w:sz="4" w:space="0" w:color="auto"/>
              <w:right w:val="single" w:sz="4" w:space="0" w:color="auto"/>
            </w:tcBorders>
            <w:shd w:val="clear" w:color="auto" w:fill="auto"/>
            <w:noWrap/>
            <w:vAlign w:val="bottom"/>
            <w:hideMark/>
          </w:tcPr>
          <w:p w14:paraId="0605761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1A8F921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18E5314C"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231EEA1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val="it-IT" w:eastAsia="en-GB"/>
                <w14:ligatures w14:val="none"/>
              </w:rPr>
              <w:t xml:space="preserve">Chiedete il buonsenso che non avete. </w:t>
            </w:r>
            <w:r w:rsidRPr="0003268D">
              <w:rPr>
                <w:rFonts w:ascii="Bierstadt" w:eastAsia="Times New Roman" w:hAnsi="Bierstadt" w:cs="Calibri"/>
                <w:color w:val="000000"/>
                <w:kern w:val="0"/>
                <w:lang w:eastAsia="en-GB"/>
                <w14:ligatures w14:val="none"/>
              </w:rPr>
              <w:t>Vergognatevi.</w:t>
            </w:r>
          </w:p>
        </w:tc>
        <w:tc>
          <w:tcPr>
            <w:tcW w:w="1580" w:type="dxa"/>
            <w:tcBorders>
              <w:top w:val="nil"/>
              <w:left w:val="nil"/>
              <w:bottom w:val="single" w:sz="4" w:space="0" w:color="auto"/>
              <w:right w:val="single" w:sz="4" w:space="0" w:color="auto"/>
            </w:tcBorders>
            <w:shd w:val="clear" w:color="auto" w:fill="auto"/>
            <w:noWrap/>
            <w:vAlign w:val="bottom"/>
            <w:hideMark/>
          </w:tcPr>
          <w:p w14:paraId="740722F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N_HATE</w:t>
            </w:r>
          </w:p>
        </w:tc>
        <w:tc>
          <w:tcPr>
            <w:tcW w:w="1000" w:type="dxa"/>
            <w:tcBorders>
              <w:top w:val="nil"/>
              <w:left w:val="nil"/>
              <w:bottom w:val="single" w:sz="4" w:space="0" w:color="auto"/>
              <w:right w:val="single" w:sz="4" w:space="0" w:color="auto"/>
            </w:tcBorders>
            <w:shd w:val="clear" w:color="auto" w:fill="auto"/>
            <w:noWrap/>
            <w:vAlign w:val="bottom"/>
            <w:hideMark/>
          </w:tcPr>
          <w:p w14:paraId="50D51075"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04E80961" w14:textId="77777777" w:rsidTr="0003268D">
        <w:trPr>
          <w:trHeight w:val="288"/>
        </w:trPr>
        <w:tc>
          <w:tcPr>
            <w:tcW w:w="6540" w:type="dxa"/>
            <w:tcBorders>
              <w:top w:val="nil"/>
              <w:left w:val="single" w:sz="4" w:space="0" w:color="auto"/>
              <w:bottom w:val="single" w:sz="4" w:space="0" w:color="auto"/>
              <w:right w:val="single" w:sz="4" w:space="0" w:color="auto"/>
            </w:tcBorders>
            <w:shd w:val="clear" w:color="000000" w:fill="BDD7EE"/>
            <w:vAlign w:val="bottom"/>
            <w:hideMark/>
          </w:tcPr>
          <w:p w14:paraId="2BA0ED74"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ACCURACY</w:t>
            </w:r>
          </w:p>
        </w:tc>
        <w:tc>
          <w:tcPr>
            <w:tcW w:w="1580" w:type="dxa"/>
            <w:tcBorders>
              <w:top w:val="nil"/>
              <w:left w:val="nil"/>
              <w:bottom w:val="single" w:sz="4" w:space="0" w:color="auto"/>
              <w:right w:val="single" w:sz="4" w:space="0" w:color="auto"/>
            </w:tcBorders>
            <w:shd w:val="clear" w:color="000000" w:fill="BDD7EE"/>
            <w:noWrap/>
            <w:vAlign w:val="bottom"/>
            <w:hideMark/>
          </w:tcPr>
          <w:p w14:paraId="57C2417F"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80%</w:t>
            </w:r>
          </w:p>
        </w:tc>
        <w:tc>
          <w:tcPr>
            <w:tcW w:w="1000" w:type="dxa"/>
            <w:tcBorders>
              <w:top w:val="nil"/>
              <w:left w:val="nil"/>
              <w:bottom w:val="single" w:sz="4" w:space="0" w:color="auto"/>
              <w:right w:val="single" w:sz="4" w:space="0" w:color="auto"/>
            </w:tcBorders>
            <w:shd w:val="clear" w:color="000000" w:fill="BDD7EE"/>
            <w:noWrap/>
            <w:vAlign w:val="bottom"/>
            <w:hideMark/>
          </w:tcPr>
          <w:p w14:paraId="5257947B"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100%</w:t>
            </w:r>
          </w:p>
        </w:tc>
      </w:tr>
      <w:tr w:rsidR="0003268D" w:rsidRPr="0003268D" w14:paraId="4C2D1C99"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54BC87C8" w14:textId="08F1904B" w:rsidR="0003268D" w:rsidRPr="0003268D" w:rsidRDefault="0003268D" w:rsidP="00524B36">
            <w:pPr>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r w:rsidR="00524B36" w:rsidRPr="001F1906">
              <w:rPr>
                <w:rFonts w:ascii="Bierstadt" w:hAnsi="Bierstadt"/>
                <w:b/>
                <w:bCs/>
                <w:color w:val="FF0000"/>
                <w:sz w:val="28"/>
                <w:szCs w:val="28"/>
              </w:rPr>
              <w:t>Trigger warning: below are rude, insulting texts that contain profanity.</w:t>
            </w:r>
          </w:p>
        </w:tc>
        <w:tc>
          <w:tcPr>
            <w:tcW w:w="1580" w:type="dxa"/>
            <w:tcBorders>
              <w:top w:val="nil"/>
              <w:left w:val="nil"/>
              <w:bottom w:val="single" w:sz="4" w:space="0" w:color="auto"/>
              <w:right w:val="single" w:sz="4" w:space="0" w:color="auto"/>
            </w:tcBorders>
            <w:shd w:val="clear" w:color="auto" w:fill="auto"/>
            <w:noWrap/>
            <w:vAlign w:val="bottom"/>
            <w:hideMark/>
          </w:tcPr>
          <w:p w14:paraId="5FB1F0AD"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c>
          <w:tcPr>
            <w:tcW w:w="1000" w:type="dxa"/>
            <w:tcBorders>
              <w:top w:val="nil"/>
              <w:left w:val="nil"/>
              <w:bottom w:val="single" w:sz="4" w:space="0" w:color="auto"/>
              <w:right w:val="single" w:sz="4" w:space="0" w:color="auto"/>
            </w:tcBorders>
            <w:shd w:val="clear" w:color="auto" w:fill="auto"/>
            <w:noWrap/>
            <w:vAlign w:val="bottom"/>
            <w:hideMark/>
          </w:tcPr>
          <w:p w14:paraId="486B01B3"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r>
      <w:tr w:rsidR="0003268D" w:rsidRPr="0003268D" w14:paraId="63E6E10F"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9AEFAFC"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Cat 3 - Verbally abusive comments</w:t>
            </w:r>
          </w:p>
        </w:tc>
        <w:tc>
          <w:tcPr>
            <w:tcW w:w="1580" w:type="dxa"/>
            <w:tcBorders>
              <w:top w:val="nil"/>
              <w:left w:val="nil"/>
              <w:bottom w:val="single" w:sz="4" w:space="0" w:color="auto"/>
              <w:right w:val="single" w:sz="4" w:space="0" w:color="auto"/>
            </w:tcBorders>
            <w:shd w:val="clear" w:color="auto" w:fill="auto"/>
            <w:noWrap/>
            <w:vAlign w:val="bottom"/>
            <w:hideMark/>
          </w:tcPr>
          <w:p w14:paraId="48DF9AD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c>
          <w:tcPr>
            <w:tcW w:w="1000" w:type="dxa"/>
            <w:tcBorders>
              <w:top w:val="nil"/>
              <w:left w:val="nil"/>
              <w:bottom w:val="single" w:sz="4" w:space="0" w:color="auto"/>
              <w:right w:val="single" w:sz="4" w:space="0" w:color="auto"/>
            </w:tcBorders>
            <w:shd w:val="clear" w:color="auto" w:fill="auto"/>
            <w:noWrap/>
            <w:vAlign w:val="bottom"/>
            <w:hideMark/>
          </w:tcPr>
          <w:p w14:paraId="45442FB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 </w:t>
            </w:r>
          </w:p>
        </w:tc>
      </w:tr>
      <w:tr w:rsidR="0003268D" w:rsidRPr="0003268D" w14:paraId="39FDF57B"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2B54E008"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Dovevate rimanere nelle palle dei vostri padri …</w:t>
            </w:r>
          </w:p>
        </w:tc>
        <w:tc>
          <w:tcPr>
            <w:tcW w:w="1580" w:type="dxa"/>
            <w:tcBorders>
              <w:top w:val="nil"/>
              <w:left w:val="nil"/>
              <w:bottom w:val="single" w:sz="4" w:space="0" w:color="auto"/>
              <w:right w:val="single" w:sz="4" w:space="0" w:color="auto"/>
            </w:tcBorders>
            <w:shd w:val="clear" w:color="auto" w:fill="auto"/>
            <w:noWrap/>
            <w:vAlign w:val="bottom"/>
            <w:hideMark/>
          </w:tcPr>
          <w:p w14:paraId="722355BD"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509D34C3"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399D3ED9"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5EBF44F3"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Ve le farei pulire con la lingua sgasandovi con un naftone sotto al naso</w:t>
            </w:r>
          </w:p>
        </w:tc>
        <w:tc>
          <w:tcPr>
            <w:tcW w:w="1580" w:type="dxa"/>
            <w:tcBorders>
              <w:top w:val="nil"/>
              <w:left w:val="nil"/>
              <w:bottom w:val="single" w:sz="4" w:space="0" w:color="auto"/>
              <w:right w:val="single" w:sz="4" w:space="0" w:color="auto"/>
            </w:tcBorders>
            <w:shd w:val="clear" w:color="auto" w:fill="auto"/>
            <w:noWrap/>
            <w:vAlign w:val="bottom"/>
            <w:hideMark/>
          </w:tcPr>
          <w:p w14:paraId="6AC5133D"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257FF9C2"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7D955B16"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080ED96"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venite qua a taranto a bloccare il traffico vedete che succede</w:t>
            </w:r>
          </w:p>
        </w:tc>
        <w:tc>
          <w:tcPr>
            <w:tcW w:w="1580" w:type="dxa"/>
            <w:tcBorders>
              <w:top w:val="nil"/>
              <w:left w:val="nil"/>
              <w:bottom w:val="single" w:sz="4" w:space="0" w:color="auto"/>
              <w:right w:val="single" w:sz="4" w:space="0" w:color="auto"/>
            </w:tcBorders>
            <w:shd w:val="clear" w:color="auto" w:fill="auto"/>
            <w:noWrap/>
            <w:vAlign w:val="bottom"/>
            <w:hideMark/>
          </w:tcPr>
          <w:p w14:paraId="4D277CC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7EEA4CE8"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2F01F75"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65D4501A"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Dovete morire merde</w:t>
            </w:r>
          </w:p>
        </w:tc>
        <w:tc>
          <w:tcPr>
            <w:tcW w:w="1580" w:type="dxa"/>
            <w:tcBorders>
              <w:top w:val="nil"/>
              <w:left w:val="nil"/>
              <w:bottom w:val="single" w:sz="4" w:space="0" w:color="auto"/>
              <w:right w:val="single" w:sz="4" w:space="0" w:color="auto"/>
            </w:tcBorders>
            <w:shd w:val="clear" w:color="auto" w:fill="auto"/>
            <w:noWrap/>
            <w:vAlign w:val="bottom"/>
            <w:hideMark/>
          </w:tcPr>
          <w:p w14:paraId="1D11F20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547FB92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toxic</w:t>
            </w:r>
          </w:p>
        </w:tc>
      </w:tr>
      <w:tr w:rsidR="0003268D" w:rsidRPr="0003268D" w14:paraId="6D84DE31"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0F3AE1D"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Spero vi brucino vivi</w:t>
            </w:r>
          </w:p>
        </w:tc>
        <w:tc>
          <w:tcPr>
            <w:tcW w:w="1580" w:type="dxa"/>
            <w:tcBorders>
              <w:top w:val="nil"/>
              <w:left w:val="nil"/>
              <w:bottom w:val="single" w:sz="4" w:space="0" w:color="auto"/>
              <w:right w:val="single" w:sz="4" w:space="0" w:color="auto"/>
            </w:tcBorders>
            <w:shd w:val="clear" w:color="auto" w:fill="auto"/>
            <w:noWrap/>
            <w:vAlign w:val="bottom"/>
            <w:hideMark/>
          </w:tcPr>
          <w:p w14:paraId="6F6B4382"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0109BC2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63BA4F87"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D4CE17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andate a lavorare INFAMI</w:t>
            </w:r>
          </w:p>
        </w:tc>
        <w:tc>
          <w:tcPr>
            <w:tcW w:w="1580" w:type="dxa"/>
            <w:tcBorders>
              <w:top w:val="nil"/>
              <w:left w:val="nil"/>
              <w:bottom w:val="single" w:sz="4" w:space="0" w:color="auto"/>
              <w:right w:val="single" w:sz="4" w:space="0" w:color="auto"/>
            </w:tcBorders>
            <w:shd w:val="clear" w:color="auto" w:fill="auto"/>
            <w:noWrap/>
            <w:vAlign w:val="bottom"/>
            <w:hideMark/>
          </w:tcPr>
          <w:p w14:paraId="29721AD9"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197CCC67"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014D6E72"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D89CC26"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Mentecatti, esseri inutili</w:t>
            </w:r>
          </w:p>
        </w:tc>
        <w:tc>
          <w:tcPr>
            <w:tcW w:w="1580" w:type="dxa"/>
            <w:tcBorders>
              <w:top w:val="nil"/>
              <w:left w:val="nil"/>
              <w:bottom w:val="single" w:sz="4" w:space="0" w:color="auto"/>
              <w:right w:val="single" w:sz="4" w:space="0" w:color="auto"/>
            </w:tcBorders>
            <w:shd w:val="clear" w:color="auto" w:fill="auto"/>
            <w:noWrap/>
            <w:vAlign w:val="bottom"/>
            <w:hideMark/>
          </w:tcPr>
          <w:p w14:paraId="2A69D367"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38DFEB2A"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toxic</w:t>
            </w:r>
          </w:p>
        </w:tc>
      </w:tr>
      <w:tr w:rsidR="0003268D" w:rsidRPr="0003268D" w14:paraId="4E89509E"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1292CA22"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val="it-IT" w:eastAsia="en-GB"/>
                <w14:ligatures w14:val="none"/>
              </w:rPr>
              <w:t xml:space="preserve">Ma quale narrazione costruite?? A spaccare le pietre a Vorkuta in Siberia con meno 50 gradi! </w:t>
            </w:r>
            <w:r w:rsidRPr="0003268D">
              <w:rPr>
                <w:rFonts w:ascii="Bierstadt" w:eastAsia="Times New Roman" w:hAnsi="Bierstadt" w:cs="Calibri"/>
                <w:color w:val="000000"/>
                <w:kern w:val="0"/>
                <w:lang w:eastAsia="en-GB"/>
                <w14:ligatures w14:val="none"/>
              </w:rPr>
              <w:t>Vi meritate questo e basta</w:t>
            </w:r>
          </w:p>
        </w:tc>
        <w:tc>
          <w:tcPr>
            <w:tcW w:w="1580" w:type="dxa"/>
            <w:tcBorders>
              <w:top w:val="nil"/>
              <w:left w:val="nil"/>
              <w:bottom w:val="single" w:sz="4" w:space="0" w:color="auto"/>
              <w:right w:val="single" w:sz="4" w:space="0" w:color="auto"/>
            </w:tcBorders>
            <w:shd w:val="clear" w:color="auto" w:fill="auto"/>
            <w:noWrap/>
            <w:vAlign w:val="bottom"/>
            <w:hideMark/>
          </w:tcPr>
          <w:p w14:paraId="24612F1B"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3F58D8F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1BC7A9D" w14:textId="77777777" w:rsidTr="0003268D">
        <w:trPr>
          <w:trHeight w:val="576"/>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04E6925F"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lastRenderedPageBreak/>
              <w:t>Pezzi di merda vi sfido a fare le vostre puttanate a Napoli o Messina o Livorno poi vediamo</w:t>
            </w:r>
          </w:p>
        </w:tc>
        <w:tc>
          <w:tcPr>
            <w:tcW w:w="1580" w:type="dxa"/>
            <w:tcBorders>
              <w:top w:val="nil"/>
              <w:left w:val="nil"/>
              <w:bottom w:val="single" w:sz="4" w:space="0" w:color="auto"/>
              <w:right w:val="single" w:sz="4" w:space="0" w:color="auto"/>
            </w:tcBorders>
            <w:shd w:val="clear" w:color="auto" w:fill="auto"/>
            <w:noWrap/>
            <w:vAlign w:val="bottom"/>
            <w:hideMark/>
          </w:tcPr>
          <w:p w14:paraId="1C89F93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742B71DF"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415D905A" w14:textId="77777777" w:rsidTr="0003268D">
        <w:trPr>
          <w:trHeight w:val="288"/>
        </w:trPr>
        <w:tc>
          <w:tcPr>
            <w:tcW w:w="6540" w:type="dxa"/>
            <w:tcBorders>
              <w:top w:val="nil"/>
              <w:left w:val="single" w:sz="4" w:space="0" w:color="auto"/>
              <w:bottom w:val="single" w:sz="4" w:space="0" w:color="auto"/>
              <w:right w:val="single" w:sz="4" w:space="0" w:color="auto"/>
            </w:tcBorders>
            <w:shd w:val="clear" w:color="auto" w:fill="auto"/>
            <w:vAlign w:val="bottom"/>
            <w:hideMark/>
          </w:tcPr>
          <w:p w14:paraId="76B8A396" w14:textId="77777777" w:rsidR="0003268D" w:rsidRPr="0003268D" w:rsidRDefault="0003268D" w:rsidP="0003268D">
            <w:pPr>
              <w:spacing w:after="0" w:line="240" w:lineRule="auto"/>
              <w:rPr>
                <w:rFonts w:ascii="Bierstadt" w:eastAsia="Times New Roman" w:hAnsi="Bierstadt" w:cs="Calibri"/>
                <w:color w:val="000000"/>
                <w:kern w:val="0"/>
                <w:lang w:val="it-IT" w:eastAsia="en-GB"/>
                <w14:ligatures w14:val="none"/>
              </w:rPr>
            </w:pPr>
            <w:r w:rsidRPr="0003268D">
              <w:rPr>
                <w:rFonts w:ascii="Bierstadt" w:eastAsia="Times New Roman" w:hAnsi="Bierstadt" w:cs="Calibri"/>
                <w:color w:val="000000"/>
                <w:kern w:val="0"/>
                <w:lang w:val="it-IT" w:eastAsia="en-GB"/>
                <w14:ligatures w14:val="none"/>
              </w:rPr>
              <w:t>È tornata l'ultima generazione di coglioni</w:t>
            </w:r>
          </w:p>
        </w:tc>
        <w:tc>
          <w:tcPr>
            <w:tcW w:w="1580" w:type="dxa"/>
            <w:tcBorders>
              <w:top w:val="nil"/>
              <w:left w:val="nil"/>
              <w:bottom w:val="single" w:sz="4" w:space="0" w:color="auto"/>
              <w:right w:val="single" w:sz="4" w:space="0" w:color="auto"/>
            </w:tcBorders>
            <w:shd w:val="clear" w:color="auto" w:fill="auto"/>
            <w:noWrap/>
            <w:vAlign w:val="bottom"/>
            <w:hideMark/>
          </w:tcPr>
          <w:p w14:paraId="2468A76E"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HATE</w:t>
            </w:r>
          </w:p>
        </w:tc>
        <w:tc>
          <w:tcPr>
            <w:tcW w:w="1000" w:type="dxa"/>
            <w:tcBorders>
              <w:top w:val="nil"/>
              <w:left w:val="nil"/>
              <w:bottom w:val="single" w:sz="4" w:space="0" w:color="auto"/>
              <w:right w:val="single" w:sz="4" w:space="0" w:color="auto"/>
            </w:tcBorders>
            <w:shd w:val="clear" w:color="auto" w:fill="auto"/>
            <w:noWrap/>
            <w:vAlign w:val="bottom"/>
            <w:hideMark/>
          </w:tcPr>
          <w:p w14:paraId="5DEBFD34" w14:textId="77777777" w:rsidR="0003268D" w:rsidRPr="0003268D" w:rsidRDefault="0003268D" w:rsidP="0003268D">
            <w:pPr>
              <w:spacing w:after="0" w:line="240" w:lineRule="auto"/>
              <w:rPr>
                <w:rFonts w:ascii="Bierstadt" w:eastAsia="Times New Roman" w:hAnsi="Bierstadt" w:cs="Calibri"/>
                <w:color w:val="000000"/>
                <w:kern w:val="0"/>
                <w:lang w:eastAsia="en-GB"/>
                <w14:ligatures w14:val="none"/>
              </w:rPr>
            </w:pPr>
            <w:r w:rsidRPr="0003268D">
              <w:rPr>
                <w:rFonts w:ascii="Bierstadt" w:eastAsia="Times New Roman" w:hAnsi="Bierstadt" w:cs="Calibri"/>
                <w:color w:val="000000"/>
                <w:kern w:val="0"/>
                <w:lang w:eastAsia="en-GB"/>
                <w14:ligatures w14:val="none"/>
              </w:rPr>
              <w:t>not_toxic</w:t>
            </w:r>
          </w:p>
        </w:tc>
      </w:tr>
      <w:tr w:rsidR="0003268D" w:rsidRPr="0003268D" w14:paraId="2698B348" w14:textId="77777777" w:rsidTr="0003268D">
        <w:trPr>
          <w:trHeight w:val="288"/>
        </w:trPr>
        <w:tc>
          <w:tcPr>
            <w:tcW w:w="6540" w:type="dxa"/>
            <w:tcBorders>
              <w:top w:val="nil"/>
              <w:left w:val="single" w:sz="4" w:space="0" w:color="auto"/>
              <w:bottom w:val="single" w:sz="4" w:space="0" w:color="auto"/>
              <w:right w:val="single" w:sz="4" w:space="0" w:color="auto"/>
            </w:tcBorders>
            <w:shd w:val="clear" w:color="000000" w:fill="BDD7EE"/>
            <w:vAlign w:val="bottom"/>
            <w:hideMark/>
          </w:tcPr>
          <w:p w14:paraId="3D77AC14" w14:textId="77777777" w:rsidR="0003268D" w:rsidRPr="0003268D" w:rsidRDefault="0003268D" w:rsidP="0003268D">
            <w:pPr>
              <w:spacing w:after="0" w:line="240" w:lineRule="auto"/>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ACCURACY</w:t>
            </w:r>
          </w:p>
        </w:tc>
        <w:tc>
          <w:tcPr>
            <w:tcW w:w="1580" w:type="dxa"/>
            <w:tcBorders>
              <w:top w:val="nil"/>
              <w:left w:val="nil"/>
              <w:bottom w:val="single" w:sz="4" w:space="0" w:color="auto"/>
              <w:right w:val="single" w:sz="4" w:space="0" w:color="auto"/>
            </w:tcBorders>
            <w:shd w:val="clear" w:color="000000" w:fill="BDD7EE"/>
            <w:noWrap/>
            <w:vAlign w:val="bottom"/>
            <w:hideMark/>
          </w:tcPr>
          <w:p w14:paraId="33115DDF"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100%</w:t>
            </w:r>
          </w:p>
        </w:tc>
        <w:tc>
          <w:tcPr>
            <w:tcW w:w="1000" w:type="dxa"/>
            <w:tcBorders>
              <w:top w:val="nil"/>
              <w:left w:val="nil"/>
              <w:bottom w:val="single" w:sz="4" w:space="0" w:color="auto"/>
              <w:right w:val="single" w:sz="4" w:space="0" w:color="auto"/>
            </w:tcBorders>
            <w:shd w:val="clear" w:color="000000" w:fill="BDD7EE"/>
            <w:noWrap/>
            <w:vAlign w:val="bottom"/>
            <w:hideMark/>
          </w:tcPr>
          <w:p w14:paraId="3C4B0F5A" w14:textId="77777777" w:rsidR="0003268D" w:rsidRPr="0003268D" w:rsidRDefault="0003268D" w:rsidP="0003268D">
            <w:pPr>
              <w:spacing w:after="0" w:line="240" w:lineRule="auto"/>
              <w:jc w:val="right"/>
              <w:rPr>
                <w:rFonts w:ascii="Bierstadt" w:eastAsia="Times New Roman" w:hAnsi="Bierstadt" w:cs="Calibri"/>
                <w:b/>
                <w:bCs/>
                <w:color w:val="000000"/>
                <w:kern w:val="0"/>
                <w:lang w:eastAsia="en-GB"/>
                <w14:ligatures w14:val="none"/>
              </w:rPr>
            </w:pPr>
            <w:r w:rsidRPr="0003268D">
              <w:rPr>
                <w:rFonts w:ascii="Bierstadt" w:eastAsia="Times New Roman" w:hAnsi="Bierstadt" w:cs="Calibri"/>
                <w:b/>
                <w:bCs/>
                <w:color w:val="000000"/>
                <w:kern w:val="0"/>
                <w:lang w:eastAsia="en-GB"/>
                <w14:ligatures w14:val="none"/>
              </w:rPr>
              <w:t>20%</w:t>
            </w:r>
          </w:p>
        </w:tc>
      </w:tr>
    </w:tbl>
    <w:p w14:paraId="5993A715" w14:textId="77777777" w:rsidR="00EA19B6" w:rsidRPr="001F1906" w:rsidRDefault="00EA19B6">
      <w:pPr>
        <w:rPr>
          <w:rFonts w:ascii="Bierstadt" w:hAnsi="Bierstadt"/>
        </w:rPr>
      </w:pPr>
    </w:p>
    <w:p w14:paraId="14FF7ADF" w14:textId="067DFF5B" w:rsidR="00C375D9" w:rsidRPr="001F1906" w:rsidRDefault="00907EE0" w:rsidP="001F1906">
      <w:pPr>
        <w:pStyle w:val="Heading1"/>
      </w:pPr>
      <w:r w:rsidRPr="001F1906">
        <w:t>Processing</w:t>
      </w:r>
      <w:r w:rsidR="001F1906">
        <w:br/>
      </w:r>
    </w:p>
    <w:p w14:paraId="703F2B09" w14:textId="348784C9" w:rsidR="00950F05" w:rsidRPr="001F1906" w:rsidRDefault="00950F05" w:rsidP="00560C0B">
      <w:pPr>
        <w:rPr>
          <w:rFonts w:ascii="Bierstadt" w:hAnsi="Bierstadt"/>
        </w:rPr>
      </w:pPr>
      <w:r w:rsidRPr="001F1906">
        <w:rPr>
          <w:rFonts w:ascii="Bierstadt" w:hAnsi="Bierstadt"/>
        </w:rPr>
        <w:t xml:space="preserve">We can now process all </w:t>
      </w:r>
      <w:r w:rsidR="00612AD7" w:rsidRPr="001F1906">
        <w:rPr>
          <w:rFonts w:ascii="Bierstadt" w:hAnsi="Bierstadt"/>
        </w:rPr>
        <w:t xml:space="preserve">direct </w:t>
      </w:r>
      <w:r w:rsidRPr="001F1906">
        <w:rPr>
          <w:rFonts w:ascii="Bierstadt" w:hAnsi="Bierstadt"/>
        </w:rPr>
        <w:t>comments</w:t>
      </w:r>
      <w:r w:rsidR="004618F1" w:rsidRPr="001F1906">
        <w:rPr>
          <w:rFonts w:ascii="Bierstadt" w:hAnsi="Bierstadt"/>
        </w:rPr>
        <w:t xml:space="preserve">; Instagram allows for replies to top level comments, </w:t>
      </w:r>
      <w:r w:rsidR="009850E2" w:rsidRPr="001F1906">
        <w:rPr>
          <w:rFonts w:ascii="Bierstadt" w:hAnsi="Bierstadt"/>
        </w:rPr>
        <w:t xml:space="preserve">but because </w:t>
      </w:r>
      <w:r w:rsidR="004618F1" w:rsidRPr="001F1906">
        <w:rPr>
          <w:rFonts w:ascii="Bierstadt" w:hAnsi="Bierstadt"/>
        </w:rPr>
        <w:t xml:space="preserve">we are interested in reactions to the main post (not to </w:t>
      </w:r>
      <w:r w:rsidR="00907EE0" w:rsidRPr="001F1906">
        <w:rPr>
          <w:rFonts w:ascii="Bierstadt" w:hAnsi="Bierstadt"/>
        </w:rPr>
        <w:t>its replies)</w:t>
      </w:r>
      <w:r w:rsidR="009850E2" w:rsidRPr="001F1906">
        <w:rPr>
          <w:rFonts w:ascii="Bierstadt" w:hAnsi="Bierstadt"/>
        </w:rPr>
        <w:t xml:space="preserve"> </w:t>
      </w:r>
      <w:proofErr w:type="gramStart"/>
      <w:r w:rsidR="009850E2" w:rsidRPr="001F1906">
        <w:rPr>
          <w:rFonts w:ascii="Bierstadt" w:hAnsi="Bierstadt"/>
        </w:rPr>
        <w:t>and also</w:t>
      </w:r>
      <w:proofErr w:type="gramEnd"/>
      <w:r w:rsidR="009850E2" w:rsidRPr="001F1906">
        <w:rPr>
          <w:rFonts w:ascii="Bierstadt" w:hAnsi="Bierstadt"/>
        </w:rPr>
        <w:t xml:space="preserve"> for simplicity</w:t>
      </w:r>
      <w:r w:rsidR="00907EE0" w:rsidRPr="001F1906">
        <w:rPr>
          <w:rFonts w:ascii="Bierstadt" w:hAnsi="Bierstadt"/>
        </w:rPr>
        <w:t>, we will stick to top level comments only.</w:t>
      </w:r>
      <w:r w:rsidR="006203F2" w:rsidRPr="001F1906">
        <w:rPr>
          <w:rFonts w:ascii="Bierstadt" w:hAnsi="Bierstadt"/>
        </w:rPr>
        <w:t xml:space="preserve"> Of 1716 top level comments total, we end up with:</w:t>
      </w:r>
    </w:p>
    <w:p w14:paraId="7B18C327" w14:textId="1B57547E" w:rsidR="00EA2426" w:rsidRPr="001F1906" w:rsidRDefault="006203F2" w:rsidP="009975D9">
      <w:pPr>
        <w:jc w:val="center"/>
        <w:rPr>
          <w:rFonts w:ascii="Bierstadt" w:hAnsi="Bierstadt"/>
        </w:rPr>
      </w:pPr>
      <w:r w:rsidRPr="001F1906">
        <w:rPr>
          <w:rFonts w:ascii="Bierstadt" w:hAnsi="Bierstadt"/>
          <w:noProof/>
        </w:rPr>
        <w:drawing>
          <wp:inline distT="0" distB="0" distL="0" distR="0" wp14:anchorId="0051185B" wp14:editId="0406003B">
            <wp:extent cx="3082290" cy="2628791"/>
            <wp:effectExtent l="0" t="0" r="3810" b="635"/>
            <wp:docPr id="1136164509" name="Picture 1" descr="A graph of blue rectangular bars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6164509" name="Picture 1" descr="A graph of blue rectangular bars with white text&#10;&#10;Description automatically generated"/>
                    <pic:cNvPicPr/>
                  </pic:nvPicPr>
                  <pic:blipFill>
                    <a:blip r:embed="rId10"/>
                    <a:stretch>
                      <a:fillRect/>
                    </a:stretch>
                  </pic:blipFill>
                  <pic:spPr>
                    <a:xfrm>
                      <a:off x="0" y="0"/>
                      <a:ext cx="3092846" cy="2637794"/>
                    </a:xfrm>
                    <a:prstGeom prst="rect">
                      <a:avLst/>
                    </a:prstGeom>
                  </pic:spPr>
                </pic:pic>
              </a:graphicData>
            </a:graphic>
          </wp:inline>
        </w:drawing>
      </w:r>
    </w:p>
    <w:p w14:paraId="5D386ED8" w14:textId="1CA462A0" w:rsidR="00BC19F5" w:rsidRPr="001F1906" w:rsidRDefault="006203F2" w:rsidP="005D1FED">
      <w:pPr>
        <w:rPr>
          <w:rFonts w:ascii="Bierstadt" w:hAnsi="Bierstadt"/>
        </w:rPr>
      </w:pPr>
      <w:r w:rsidRPr="001F1906">
        <w:rPr>
          <w:rFonts w:ascii="Bierstadt" w:hAnsi="Bierstadt"/>
        </w:rPr>
        <w:t xml:space="preserve">Which is </w:t>
      </w:r>
      <w:r w:rsidR="00BC19F5" w:rsidRPr="001F1906">
        <w:rPr>
          <w:rFonts w:ascii="Bierstadt" w:hAnsi="Bierstadt"/>
        </w:rPr>
        <w:t xml:space="preserve">definitely </w:t>
      </w:r>
      <w:r w:rsidR="00676C87" w:rsidRPr="001F1906">
        <w:rPr>
          <w:rFonts w:ascii="Bierstadt" w:hAnsi="Bierstadt"/>
        </w:rPr>
        <w:t xml:space="preserve">a very high percentage of </w:t>
      </w:r>
      <w:r w:rsidR="000D4DE2" w:rsidRPr="001F1906">
        <w:rPr>
          <w:rFonts w:ascii="Bierstadt" w:hAnsi="Bierstadt"/>
        </w:rPr>
        <w:t xml:space="preserve">verbal abuse. </w:t>
      </w:r>
      <w:r w:rsidR="00B5413C" w:rsidRPr="001F1906">
        <w:rPr>
          <w:rFonts w:ascii="Bierstadt" w:hAnsi="Bierstadt"/>
        </w:rPr>
        <w:t>If we use the metadata property of “</w:t>
      </w:r>
      <w:r w:rsidR="00594D1D" w:rsidRPr="001F1906">
        <w:rPr>
          <w:rFonts w:ascii="Bierstadt" w:hAnsi="Bierstadt"/>
        </w:rPr>
        <w:t>likes_count</w:t>
      </w:r>
      <w:r w:rsidR="00B5413C" w:rsidRPr="001F1906">
        <w:rPr>
          <w:rFonts w:ascii="Bierstadt" w:hAnsi="Bierstadt"/>
        </w:rPr>
        <w:t>”</w:t>
      </w:r>
      <w:r w:rsidR="007949FD" w:rsidRPr="001F1906">
        <w:rPr>
          <w:rFonts w:ascii="Bierstadt" w:hAnsi="Bierstadt"/>
        </w:rPr>
        <w:t>, we can check if popular comments show a different ratio</w:t>
      </w:r>
      <w:r w:rsidR="00594D1D" w:rsidRPr="001F1906">
        <w:rPr>
          <w:rFonts w:ascii="Bierstadt" w:hAnsi="Bierstadt"/>
        </w:rPr>
        <w:t xml:space="preserve">; </w:t>
      </w:r>
      <w:r w:rsidR="007949FD" w:rsidRPr="001F1906">
        <w:rPr>
          <w:rFonts w:ascii="Bierstadt" w:hAnsi="Bierstadt"/>
        </w:rPr>
        <w:t>However, in this case</w:t>
      </w:r>
      <w:r w:rsidR="009975D9" w:rsidRPr="001F1906">
        <w:rPr>
          <w:rFonts w:ascii="Bierstadt" w:hAnsi="Bierstadt"/>
        </w:rPr>
        <w:t xml:space="preserve">, </w:t>
      </w:r>
      <w:r w:rsidR="00DF2E02" w:rsidRPr="001F1906">
        <w:rPr>
          <w:rFonts w:ascii="Bierstadt" w:hAnsi="Bierstadt"/>
        </w:rPr>
        <w:t xml:space="preserve">the </w:t>
      </w:r>
      <w:r w:rsidR="00021934" w:rsidRPr="001F1906">
        <w:rPr>
          <w:rFonts w:ascii="Bierstadt" w:hAnsi="Bierstadt"/>
        </w:rPr>
        <w:t>distribution</w:t>
      </w:r>
      <w:r w:rsidR="00DF2E02" w:rsidRPr="001F1906">
        <w:rPr>
          <w:rFonts w:ascii="Bierstadt" w:hAnsi="Bierstadt"/>
        </w:rPr>
        <w:t xml:space="preserve"> </w:t>
      </w:r>
      <w:r w:rsidR="006A2BF2" w:rsidRPr="001F1906">
        <w:rPr>
          <w:rFonts w:ascii="Bierstadt" w:hAnsi="Bierstadt"/>
        </w:rPr>
        <w:t>swaps in favour of hateful comments.</w:t>
      </w:r>
    </w:p>
    <w:p w14:paraId="00F96C7D" w14:textId="77777777" w:rsidR="00950F05" w:rsidRPr="001F1906" w:rsidRDefault="00950F05" w:rsidP="00560C0B">
      <w:pPr>
        <w:rPr>
          <w:rFonts w:ascii="Bierstadt" w:hAnsi="Bierstadt"/>
        </w:rPr>
      </w:pPr>
    </w:p>
    <w:p w14:paraId="3A184B1F" w14:textId="0B0BE999" w:rsidR="009975D9" w:rsidRPr="001F1906" w:rsidRDefault="009975D9" w:rsidP="009975D9">
      <w:pPr>
        <w:jc w:val="center"/>
        <w:rPr>
          <w:rFonts w:ascii="Bierstadt" w:hAnsi="Bierstadt"/>
        </w:rPr>
      </w:pPr>
      <w:r w:rsidRPr="001F1906">
        <w:rPr>
          <w:rFonts w:ascii="Bierstadt" w:hAnsi="Bierstadt"/>
          <w:noProof/>
        </w:rPr>
        <w:drawing>
          <wp:inline distT="0" distB="0" distL="0" distR="0" wp14:anchorId="630D3C2A" wp14:editId="5BF808C3">
            <wp:extent cx="2926080" cy="2590226"/>
            <wp:effectExtent l="0" t="0" r="7620" b="635"/>
            <wp:docPr id="441478655" name="Picture 1" descr="A graph with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1478655" name="Picture 1" descr="A graph with blue bars&#10;&#10;Description automatically generated with medium confidence"/>
                    <pic:cNvPicPr/>
                  </pic:nvPicPr>
                  <pic:blipFill>
                    <a:blip r:embed="rId11"/>
                    <a:stretch>
                      <a:fillRect/>
                    </a:stretch>
                  </pic:blipFill>
                  <pic:spPr>
                    <a:xfrm>
                      <a:off x="0" y="0"/>
                      <a:ext cx="2931994" cy="2595461"/>
                    </a:xfrm>
                    <a:prstGeom prst="rect">
                      <a:avLst/>
                    </a:prstGeom>
                  </pic:spPr>
                </pic:pic>
              </a:graphicData>
            </a:graphic>
          </wp:inline>
        </w:drawing>
      </w:r>
    </w:p>
    <w:p w14:paraId="7E575707" w14:textId="1FED1334" w:rsidR="00907EE0" w:rsidRPr="001F1906" w:rsidRDefault="00907EE0" w:rsidP="001F1906">
      <w:pPr>
        <w:pStyle w:val="Heading1"/>
      </w:pPr>
      <w:r w:rsidRPr="001F1906">
        <w:t>Conclusions</w:t>
      </w:r>
      <w:r w:rsidR="001F1906">
        <w:br/>
      </w:r>
    </w:p>
    <w:p w14:paraId="5237C6F7" w14:textId="68DCB48E" w:rsidR="00FB7F9B" w:rsidRPr="001F1906" w:rsidRDefault="00161626" w:rsidP="00560C0B">
      <w:pPr>
        <w:rPr>
          <w:rFonts w:ascii="Bierstadt" w:hAnsi="Bierstadt"/>
        </w:rPr>
      </w:pPr>
      <w:r w:rsidRPr="001F1906">
        <w:rPr>
          <w:rFonts w:ascii="Bierstadt" w:hAnsi="Bierstadt"/>
        </w:rPr>
        <w:lastRenderedPageBreak/>
        <w:t>While</w:t>
      </w:r>
      <w:r w:rsidR="00E359DB" w:rsidRPr="001F1906">
        <w:rPr>
          <w:rFonts w:ascii="Bierstadt" w:hAnsi="Bierstadt"/>
        </w:rPr>
        <w:t xml:space="preserve"> an oversimplification,</w:t>
      </w:r>
      <w:r w:rsidRPr="001F1906">
        <w:rPr>
          <w:rFonts w:ascii="Bierstadt" w:hAnsi="Bierstadt"/>
        </w:rPr>
        <w:t xml:space="preserve"> t</w:t>
      </w:r>
      <w:r w:rsidR="006A2BF2" w:rsidRPr="001F1906">
        <w:rPr>
          <w:rFonts w:ascii="Bierstadt" w:hAnsi="Bierstadt"/>
        </w:rPr>
        <w:t xml:space="preserve">his case study was meant to show </w:t>
      </w:r>
      <w:r w:rsidR="00B3660A" w:rsidRPr="001F1906">
        <w:rPr>
          <w:rFonts w:ascii="Bierstadt" w:hAnsi="Bierstadt"/>
        </w:rPr>
        <w:t>that the creation of digital libraries with social medi</w:t>
      </w:r>
      <w:r w:rsidR="009E33C7" w:rsidRPr="001F1906">
        <w:rPr>
          <w:rFonts w:ascii="Bierstadt" w:hAnsi="Bierstadt"/>
        </w:rPr>
        <w:t>a</w:t>
      </w:r>
      <w:r w:rsidR="003857CC" w:rsidRPr="001F1906">
        <w:rPr>
          <w:rFonts w:ascii="Bierstadt" w:hAnsi="Bierstadt"/>
        </w:rPr>
        <w:t xml:space="preserve"> data, including comments and associated metadata,</w:t>
      </w:r>
      <w:r w:rsidR="009E33C7" w:rsidRPr="001F1906">
        <w:rPr>
          <w:rFonts w:ascii="Bierstadt" w:hAnsi="Bierstadt"/>
        </w:rPr>
        <w:t xml:space="preserve"> </w:t>
      </w:r>
      <w:r w:rsidR="00B3660A" w:rsidRPr="001F1906">
        <w:rPr>
          <w:rFonts w:ascii="Bierstadt" w:hAnsi="Bierstadt"/>
        </w:rPr>
        <w:t>could be very useful for</w:t>
      </w:r>
      <w:r w:rsidR="003857CC" w:rsidRPr="001F1906">
        <w:rPr>
          <w:rFonts w:ascii="Bierstadt" w:hAnsi="Bierstadt"/>
        </w:rPr>
        <w:t xml:space="preserve"> social and</w:t>
      </w:r>
      <w:r w:rsidR="00B3660A" w:rsidRPr="001F1906">
        <w:rPr>
          <w:rFonts w:ascii="Bierstadt" w:hAnsi="Bierstadt"/>
        </w:rPr>
        <w:t xml:space="preserve"> historical research</w:t>
      </w:r>
      <w:r w:rsidR="008D50F4" w:rsidRPr="001F1906">
        <w:rPr>
          <w:rFonts w:ascii="Bierstadt" w:hAnsi="Bierstadt"/>
        </w:rPr>
        <w:t xml:space="preserve">. Further, </w:t>
      </w:r>
      <w:r w:rsidR="00A41B71" w:rsidRPr="001F1906">
        <w:rPr>
          <w:rFonts w:ascii="Bierstadt" w:hAnsi="Bierstadt"/>
        </w:rPr>
        <w:t>with</w:t>
      </w:r>
      <w:r w:rsidR="00942F81" w:rsidRPr="001F1906">
        <w:rPr>
          <w:rFonts w:ascii="Bierstadt" w:hAnsi="Bierstadt"/>
        </w:rPr>
        <w:t xml:space="preserve"> community-provided</w:t>
      </w:r>
      <w:r w:rsidR="00A41B71" w:rsidRPr="001F1906">
        <w:rPr>
          <w:rFonts w:ascii="Bierstadt" w:hAnsi="Bierstadt"/>
        </w:rPr>
        <w:t xml:space="preserve"> </w:t>
      </w:r>
      <w:r w:rsidR="00213957" w:rsidRPr="001F1906">
        <w:rPr>
          <w:rFonts w:ascii="Bierstadt" w:hAnsi="Bierstadt"/>
        </w:rPr>
        <w:t xml:space="preserve">AI models </w:t>
      </w:r>
      <w:r w:rsidR="008D50F4" w:rsidRPr="001F1906">
        <w:rPr>
          <w:rFonts w:ascii="Bierstadt" w:hAnsi="Bierstadt"/>
        </w:rPr>
        <w:t xml:space="preserve">and tools </w:t>
      </w:r>
      <w:r w:rsidR="00A41B71" w:rsidRPr="001F1906">
        <w:rPr>
          <w:rFonts w:ascii="Bierstadt" w:hAnsi="Bierstadt"/>
        </w:rPr>
        <w:t>now being able to perform tasks</w:t>
      </w:r>
      <w:r w:rsidR="0023663A" w:rsidRPr="001F1906">
        <w:rPr>
          <w:rFonts w:ascii="Bierstadt" w:hAnsi="Bierstadt"/>
        </w:rPr>
        <w:t xml:space="preserve"> that only a decade ago required</w:t>
      </w:r>
      <w:r w:rsidR="008D50F4" w:rsidRPr="001F1906">
        <w:rPr>
          <w:rFonts w:ascii="Bierstadt" w:hAnsi="Bierstadt"/>
        </w:rPr>
        <w:t xml:space="preserve"> </w:t>
      </w:r>
      <w:r w:rsidR="00BB2409" w:rsidRPr="001F1906">
        <w:rPr>
          <w:rFonts w:ascii="Bierstadt" w:hAnsi="Bierstadt"/>
        </w:rPr>
        <w:t xml:space="preserve">a high degree of technical specialization, </w:t>
      </w:r>
      <w:r w:rsidR="00A11F5C" w:rsidRPr="001F1906">
        <w:rPr>
          <w:rFonts w:ascii="Bierstadt" w:hAnsi="Bierstadt"/>
        </w:rPr>
        <w:t>new layers of metadata ca</w:t>
      </w:r>
      <w:r w:rsidR="00E40C32" w:rsidRPr="001F1906">
        <w:rPr>
          <w:rFonts w:ascii="Bierstadt" w:hAnsi="Bierstadt"/>
        </w:rPr>
        <w:t>n</w:t>
      </w:r>
      <w:r w:rsidR="00A11F5C" w:rsidRPr="001F1906">
        <w:rPr>
          <w:rFonts w:ascii="Bierstadt" w:hAnsi="Bierstadt"/>
        </w:rPr>
        <w:t xml:space="preserve"> be created </w:t>
      </w:r>
      <w:r w:rsidR="00792D37" w:rsidRPr="001F1906">
        <w:rPr>
          <w:rFonts w:ascii="Bierstadt" w:hAnsi="Bierstadt"/>
        </w:rPr>
        <w:t xml:space="preserve">and used to </w:t>
      </w:r>
      <w:r w:rsidR="00F61A28" w:rsidRPr="001F1906">
        <w:rPr>
          <w:rFonts w:ascii="Bierstadt" w:hAnsi="Bierstadt"/>
        </w:rPr>
        <w:t xml:space="preserve">assess </w:t>
      </w:r>
      <w:r w:rsidR="00EE2F89" w:rsidRPr="001F1906">
        <w:rPr>
          <w:rFonts w:ascii="Bierstadt" w:hAnsi="Bierstadt"/>
        </w:rPr>
        <w:t xml:space="preserve">public sentiment over specific topics at specific </w:t>
      </w:r>
      <w:r w:rsidR="00E40C32" w:rsidRPr="001F1906">
        <w:rPr>
          <w:rFonts w:ascii="Bierstadt" w:hAnsi="Bierstadt"/>
        </w:rPr>
        <w:t xml:space="preserve">points in </w:t>
      </w:r>
      <w:r w:rsidR="00323D90" w:rsidRPr="001F1906">
        <w:rPr>
          <w:rFonts w:ascii="Bierstadt" w:hAnsi="Bierstadt"/>
        </w:rPr>
        <w:t xml:space="preserve">recent </w:t>
      </w:r>
      <w:r w:rsidR="00E40C32" w:rsidRPr="001F1906">
        <w:rPr>
          <w:rFonts w:ascii="Bierstadt" w:hAnsi="Bierstadt"/>
        </w:rPr>
        <w:t>history</w:t>
      </w:r>
      <w:r w:rsidR="00323D90" w:rsidRPr="001F1906">
        <w:rPr>
          <w:rFonts w:ascii="Bierstadt" w:hAnsi="Bierstadt"/>
        </w:rPr>
        <w:t xml:space="preserve">. </w:t>
      </w:r>
      <w:r w:rsidR="00CC6A72">
        <w:rPr>
          <w:rFonts w:ascii="Bierstadt" w:hAnsi="Bierstadt"/>
        </w:rPr>
        <w:t>However, as specified in the introduction, this is also problematic from a privacy and archiving point of view: what should be archived? Are all social media conversations</w:t>
      </w:r>
      <w:r w:rsidR="00AD1445">
        <w:rPr>
          <w:rFonts w:ascii="Bierstadt" w:hAnsi="Bierstadt"/>
        </w:rPr>
        <w:t xml:space="preserve"> a worthwhile historical record,</w:t>
      </w:r>
      <w:r w:rsidR="00CC6A72">
        <w:rPr>
          <w:rFonts w:ascii="Bierstadt" w:hAnsi="Bierstadt"/>
        </w:rPr>
        <w:t xml:space="preserve"> meant to be </w:t>
      </w:r>
      <w:r w:rsidR="00AD1445">
        <w:rPr>
          <w:rFonts w:ascii="Bierstadt" w:hAnsi="Bierstadt"/>
        </w:rPr>
        <w:t>kept forever</w:t>
      </w:r>
      <w:r w:rsidR="00CC6A72">
        <w:rPr>
          <w:rFonts w:ascii="Bierstadt" w:hAnsi="Bierstadt"/>
        </w:rPr>
        <w:t>, or are th</w:t>
      </w:r>
      <w:r w:rsidR="00AD1445">
        <w:rPr>
          <w:rFonts w:ascii="Bierstadt" w:hAnsi="Bierstadt"/>
        </w:rPr>
        <w:t>ey</w:t>
      </w:r>
      <w:r w:rsidR="00CC6A72">
        <w:rPr>
          <w:rFonts w:ascii="Bierstadt" w:hAnsi="Bierstadt"/>
        </w:rPr>
        <w:t xml:space="preserve"> ephemera? Clearly, comments sections are rife fo</w:t>
      </w:r>
      <w:r w:rsidR="00263707">
        <w:rPr>
          <w:rFonts w:ascii="Bierstadt" w:hAnsi="Bierstadt"/>
        </w:rPr>
        <w:t xml:space="preserve">r verbal violence. </w:t>
      </w:r>
      <w:r w:rsidR="002835B5">
        <w:rPr>
          <w:rFonts w:ascii="Bierstadt" w:hAnsi="Bierstadt"/>
        </w:rPr>
        <w:t>If users knew they will be forever on record, would they behave the same?</w:t>
      </w:r>
      <w:r w:rsidR="002835B5">
        <w:rPr>
          <w:rFonts w:ascii="Bierstadt" w:hAnsi="Bierstadt"/>
        </w:rPr>
        <w:br/>
      </w:r>
    </w:p>
    <w:p w14:paraId="581D70AD" w14:textId="77777777" w:rsidR="00FB7F9B" w:rsidRPr="001F1906" w:rsidRDefault="00FB7F9B" w:rsidP="00560C0B">
      <w:pPr>
        <w:rPr>
          <w:rFonts w:ascii="Bierstadt" w:hAnsi="Bierstadt"/>
        </w:rPr>
      </w:pPr>
    </w:p>
    <w:p w14:paraId="352BC713" w14:textId="591B1A04" w:rsidR="00FB7F9B" w:rsidRPr="001F1906" w:rsidRDefault="00CF51BA" w:rsidP="00560C0B">
      <w:pPr>
        <w:rPr>
          <w:rFonts w:ascii="Bierstadt" w:hAnsi="Bierstadt"/>
          <w:b/>
          <w:bCs/>
        </w:rPr>
      </w:pPr>
      <w:r w:rsidRPr="001F1906">
        <w:rPr>
          <w:rFonts w:ascii="Bierstadt" w:hAnsi="Bierstadt"/>
          <w:b/>
          <w:bCs/>
        </w:rPr>
        <w:t xml:space="preserve">Instragram </w:t>
      </w:r>
      <w:r w:rsidR="00FB7F9B" w:rsidRPr="001F1906">
        <w:rPr>
          <w:rFonts w:ascii="Bierstadt" w:hAnsi="Bierstadt"/>
          <w:b/>
          <w:bCs/>
        </w:rPr>
        <w:t xml:space="preserve">Posts </w:t>
      </w:r>
      <w:proofErr w:type="gramStart"/>
      <w:r w:rsidR="00FB7F9B" w:rsidRPr="001F1906">
        <w:rPr>
          <w:rFonts w:ascii="Bierstadt" w:hAnsi="Bierstadt"/>
          <w:b/>
          <w:bCs/>
        </w:rPr>
        <w:t>used</w:t>
      </w:r>
      <w:proofErr w:type="gramEnd"/>
    </w:p>
    <w:p w14:paraId="02AFD403" w14:textId="3DF303D2"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Monumento a Vittorio Emanuele, Milano </w:t>
      </w:r>
      <w:hyperlink r:id="rId12" w:history="1">
        <w:r w:rsidRPr="001F1906">
          <w:rPr>
            <w:rStyle w:val="Hyperlink"/>
            <w:rFonts w:ascii="Bierstadt" w:hAnsi="Bierstadt"/>
            <w:lang w:val="it-IT"/>
          </w:rPr>
          <w:t>https://www.instagram.com/p/CpkKotKNGA9/</w:t>
        </w:r>
      </w:hyperlink>
      <w:r w:rsidRPr="001F1906">
        <w:rPr>
          <w:rFonts w:ascii="Bierstadt" w:hAnsi="Bierstadt"/>
          <w:lang w:val="it-IT"/>
        </w:rPr>
        <w:t xml:space="preserve"> </w:t>
      </w:r>
    </w:p>
    <w:p w14:paraId="2E65174F" w14:textId="5306F01F"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Fontana Piazza di Spagna, Roma </w:t>
      </w:r>
      <w:hyperlink r:id="rId13" w:history="1">
        <w:r w:rsidRPr="001F1906">
          <w:rPr>
            <w:rStyle w:val="Hyperlink"/>
            <w:rFonts w:ascii="Bierstadt" w:hAnsi="Bierstadt"/>
            <w:lang w:val="it-IT"/>
          </w:rPr>
          <w:t>https://www.instagram.com/p/CqflPtaN9-L/</w:t>
        </w:r>
      </w:hyperlink>
      <w:r w:rsidRPr="001F1906">
        <w:rPr>
          <w:rFonts w:ascii="Bierstadt" w:hAnsi="Bierstadt"/>
          <w:lang w:val="it-IT"/>
        </w:rPr>
        <w:t xml:space="preserve"> </w:t>
      </w:r>
    </w:p>
    <w:p w14:paraId="773C0F95" w14:textId="026C9185"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Palazzo Vecchio, Firenze </w:t>
      </w:r>
      <w:hyperlink r:id="rId14" w:history="1">
        <w:r w:rsidRPr="001F1906">
          <w:rPr>
            <w:rStyle w:val="Hyperlink"/>
            <w:rFonts w:ascii="Bierstadt" w:hAnsi="Bierstadt"/>
            <w:lang w:val="it-IT"/>
          </w:rPr>
          <w:t>https://www.instagram.com/p/Cp41JQdjwg2/</w:t>
        </w:r>
      </w:hyperlink>
      <w:r w:rsidRPr="001F1906">
        <w:rPr>
          <w:rFonts w:ascii="Bierstadt" w:hAnsi="Bierstadt"/>
          <w:lang w:val="it-IT"/>
        </w:rPr>
        <w:t xml:space="preserve"> </w:t>
      </w:r>
    </w:p>
    <w:p w14:paraId="562ECED3" w14:textId="577FF4C5"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L.O.V.E a Piazza Affari, Milano </w:t>
      </w:r>
      <w:hyperlink r:id="rId15" w:history="1">
        <w:r w:rsidRPr="001F1906">
          <w:rPr>
            <w:rStyle w:val="Hyperlink"/>
            <w:rFonts w:ascii="Bierstadt" w:hAnsi="Bierstadt"/>
            <w:lang w:val="it-IT"/>
          </w:rPr>
          <w:t>https://www.instagram.com/p/CncFoAZtEoB/</w:t>
        </w:r>
      </w:hyperlink>
      <w:r w:rsidRPr="001F1906">
        <w:rPr>
          <w:rFonts w:ascii="Bierstadt" w:hAnsi="Bierstadt"/>
          <w:lang w:val="it-IT"/>
        </w:rPr>
        <w:t xml:space="preserve">  </w:t>
      </w:r>
    </w:p>
    <w:p w14:paraId="5CC14CB1" w14:textId="2ACBE6D6"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Palazzo Madama, Roma </w:t>
      </w:r>
      <w:hyperlink r:id="rId16" w:history="1">
        <w:r w:rsidRPr="001F1906">
          <w:rPr>
            <w:rStyle w:val="Hyperlink"/>
            <w:rFonts w:ascii="Bierstadt" w:hAnsi="Bierstadt"/>
            <w:lang w:val="it-IT"/>
          </w:rPr>
          <w:t>https://www.instagram.com/p/Cm7BGfstK5o/</w:t>
        </w:r>
      </w:hyperlink>
      <w:r w:rsidRPr="001F1906">
        <w:rPr>
          <w:rFonts w:ascii="Bierstadt" w:hAnsi="Bierstadt"/>
          <w:lang w:val="it-IT"/>
        </w:rPr>
        <w:t xml:space="preserve"> </w:t>
      </w:r>
    </w:p>
    <w:p w14:paraId="7EA80C8C" w14:textId="2B3C1F7F" w:rsidR="00FB7F9B" w:rsidRPr="001F1906" w:rsidRDefault="00FB7F9B" w:rsidP="00FB7F9B">
      <w:pPr>
        <w:pStyle w:val="ListParagraph"/>
        <w:numPr>
          <w:ilvl w:val="0"/>
          <w:numId w:val="5"/>
        </w:numPr>
        <w:rPr>
          <w:rFonts w:ascii="Bierstadt" w:hAnsi="Bierstadt"/>
        </w:rPr>
      </w:pPr>
      <w:r w:rsidRPr="001F1906">
        <w:rPr>
          <w:rFonts w:ascii="Bierstadt" w:hAnsi="Bierstadt"/>
        </w:rPr>
        <w:t xml:space="preserve">BMW, Andy Warhol </w:t>
      </w:r>
      <w:hyperlink r:id="rId17" w:history="1">
        <w:r w:rsidRPr="001F1906">
          <w:rPr>
            <w:rStyle w:val="Hyperlink"/>
            <w:rFonts w:ascii="Bierstadt" w:hAnsi="Bierstadt"/>
          </w:rPr>
          <w:t>https://www.instagram.com/p/ClGd5w7DlBT/</w:t>
        </w:r>
      </w:hyperlink>
      <w:r w:rsidRPr="001F1906">
        <w:rPr>
          <w:rFonts w:ascii="Bierstadt" w:hAnsi="Bierstadt"/>
        </w:rPr>
        <w:t xml:space="preserve"> </w:t>
      </w:r>
    </w:p>
    <w:p w14:paraId="0FF6466E" w14:textId="4C000B50"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Il seminatore, Vincent Van Gogh </w:t>
      </w:r>
      <w:hyperlink r:id="rId18" w:history="1">
        <w:r w:rsidRPr="001F1906">
          <w:rPr>
            <w:rStyle w:val="Hyperlink"/>
            <w:rFonts w:ascii="Bierstadt" w:hAnsi="Bierstadt"/>
            <w:lang w:val="it-IT"/>
          </w:rPr>
          <w:t>https://www.instagram.com/p/CklQ_ddtdMk/</w:t>
        </w:r>
      </w:hyperlink>
      <w:r w:rsidRPr="001F1906">
        <w:rPr>
          <w:rFonts w:ascii="Bierstadt" w:hAnsi="Bierstadt"/>
          <w:lang w:val="it-IT"/>
        </w:rPr>
        <w:t xml:space="preserve"> </w:t>
      </w:r>
    </w:p>
    <w:p w14:paraId="75F8AF44" w14:textId="7250C043"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Primavera, Botticelli </w:t>
      </w:r>
      <w:hyperlink r:id="rId19" w:history="1">
        <w:r w:rsidRPr="001F1906">
          <w:rPr>
            <w:rStyle w:val="Hyperlink"/>
            <w:rFonts w:ascii="Bierstadt" w:hAnsi="Bierstadt"/>
            <w:lang w:val="it-IT"/>
          </w:rPr>
          <w:t>https://www.instagram.com/p/CgUF88ojK2w/</w:t>
        </w:r>
      </w:hyperlink>
      <w:r w:rsidRPr="001F1906">
        <w:rPr>
          <w:rFonts w:ascii="Bierstadt" w:hAnsi="Bierstadt"/>
          <w:lang w:val="it-IT"/>
        </w:rPr>
        <w:t xml:space="preserve"> </w:t>
      </w:r>
    </w:p>
    <w:p w14:paraId="4BEE46DA" w14:textId="616C4B0E" w:rsidR="00FB7F9B" w:rsidRPr="001F1906" w:rsidRDefault="00FB7F9B" w:rsidP="00FB7F9B">
      <w:pPr>
        <w:pStyle w:val="ListParagraph"/>
        <w:numPr>
          <w:ilvl w:val="0"/>
          <w:numId w:val="5"/>
        </w:numPr>
        <w:rPr>
          <w:rFonts w:ascii="Bierstadt" w:hAnsi="Bierstadt"/>
          <w:lang w:val="it-IT"/>
        </w:rPr>
      </w:pPr>
      <w:r w:rsidRPr="001F1906">
        <w:rPr>
          <w:rFonts w:ascii="Bierstadt" w:hAnsi="Bierstadt"/>
          <w:lang w:val="it-IT"/>
        </w:rPr>
        <w:t xml:space="preserve">Gruppo del Laocoonte </w:t>
      </w:r>
      <w:hyperlink r:id="rId20" w:history="1">
        <w:r w:rsidRPr="001F1906">
          <w:rPr>
            <w:rStyle w:val="Hyperlink"/>
            <w:rFonts w:ascii="Bierstadt" w:hAnsi="Bierstadt"/>
            <w:lang w:val="it-IT"/>
          </w:rPr>
          <w:t>https://www.instagram.com/p/ChaeS1xN16D/</w:t>
        </w:r>
      </w:hyperlink>
      <w:r w:rsidRPr="001F1906">
        <w:rPr>
          <w:rFonts w:ascii="Bierstadt" w:hAnsi="Bierstadt"/>
          <w:lang w:val="it-IT"/>
        </w:rPr>
        <w:t xml:space="preserve"> </w:t>
      </w:r>
    </w:p>
    <w:p w14:paraId="4799949F" w14:textId="77777777" w:rsidR="006B3871" w:rsidRPr="001F1906" w:rsidRDefault="006B3871" w:rsidP="006B3871">
      <w:pPr>
        <w:rPr>
          <w:rFonts w:ascii="Bierstadt" w:hAnsi="Bierstadt"/>
          <w:lang w:val="it-IT"/>
        </w:rPr>
      </w:pPr>
    </w:p>
    <w:p w14:paraId="261D0FCC" w14:textId="77777777" w:rsidR="006B3871" w:rsidRPr="001F1906" w:rsidRDefault="006B3871" w:rsidP="006B3871">
      <w:pPr>
        <w:pStyle w:val="Bibliography"/>
        <w:rPr>
          <w:rFonts w:ascii="Bierstadt" w:hAnsi="Bierstadt" w:cs="Calibri"/>
        </w:rPr>
      </w:pPr>
      <w:r w:rsidRPr="001F1906">
        <w:rPr>
          <w:rFonts w:ascii="Bierstadt" w:hAnsi="Bierstadt"/>
          <w:lang w:val="it-IT"/>
        </w:rPr>
        <w:fldChar w:fldCharType="begin"/>
      </w:r>
      <w:r w:rsidRPr="001F1906">
        <w:rPr>
          <w:rFonts w:ascii="Bierstadt" w:hAnsi="Bierstadt"/>
        </w:rPr>
        <w:instrText xml:space="preserve"> ADDIN ZOTERO_BIBL {"uncited":[],"omitted":[],"custom":[]} CSL_BIBLIOGRAPHY </w:instrText>
      </w:r>
      <w:r w:rsidRPr="001F1906">
        <w:rPr>
          <w:rFonts w:ascii="Bierstadt" w:hAnsi="Bierstadt"/>
          <w:lang w:val="it-IT"/>
        </w:rPr>
        <w:fldChar w:fldCharType="separate"/>
      </w:r>
      <w:r w:rsidRPr="001F1906">
        <w:rPr>
          <w:rFonts w:ascii="Bierstadt" w:hAnsi="Bierstadt" w:cs="Calibri"/>
        </w:rPr>
        <w:t>Alert, Hate. ‘Hate Alert’. Hate Alert. Accessed 31 August 2023. https://hate-alert.github.io/.</w:t>
      </w:r>
    </w:p>
    <w:p w14:paraId="43F3D0DD" w14:textId="77777777" w:rsidR="006B3871" w:rsidRPr="001F1906" w:rsidRDefault="006B3871" w:rsidP="006B3871">
      <w:pPr>
        <w:pStyle w:val="Bibliography"/>
        <w:rPr>
          <w:rFonts w:ascii="Bierstadt" w:hAnsi="Bierstadt" w:cs="Calibri"/>
        </w:rPr>
      </w:pPr>
      <w:r w:rsidRPr="001F1906">
        <w:rPr>
          <w:rFonts w:ascii="Bierstadt" w:hAnsi="Bierstadt" w:cs="Calibri"/>
        </w:rPr>
        <w:t>Aluru, Sai Saketh, Binny Mathew, Punyajoy Saha, and Animesh Mukherjee. ‘Deep Learning Models for Multilingual Hate Speech Detection’. arXiv, 9 December 2020. https://doi.org/10.48550/arXiv.2004.06465.</w:t>
      </w:r>
    </w:p>
    <w:p w14:paraId="7BA07A42" w14:textId="77777777" w:rsidR="006B3871" w:rsidRPr="001F1906" w:rsidRDefault="006B3871" w:rsidP="006B3871">
      <w:pPr>
        <w:pStyle w:val="Bibliography"/>
        <w:rPr>
          <w:rFonts w:ascii="Bierstadt" w:hAnsi="Bierstadt" w:cs="Calibri"/>
        </w:rPr>
      </w:pPr>
      <w:r w:rsidRPr="001F1906">
        <w:rPr>
          <w:rFonts w:ascii="Bierstadt" w:hAnsi="Bierstadt" w:cs="Calibri"/>
        </w:rPr>
        <w:t xml:space="preserve">Fondren, Elisabeth, and Meghan Menard McCune. ‘Archiving and Preserving Social Media at the Library of Congress: Institutional and Cultural Challenges to Build a Twitter Archive’. </w:t>
      </w:r>
      <w:r w:rsidRPr="001F1906">
        <w:rPr>
          <w:rFonts w:ascii="Bierstadt" w:hAnsi="Bierstadt" w:cs="Calibri"/>
          <w:i/>
          <w:iCs/>
        </w:rPr>
        <w:t>Preservation, Digital Technology &amp; Culture</w:t>
      </w:r>
      <w:r w:rsidRPr="001F1906">
        <w:rPr>
          <w:rFonts w:ascii="Bierstadt" w:hAnsi="Bierstadt" w:cs="Calibri"/>
        </w:rPr>
        <w:t xml:space="preserve"> 47, no. 2 (1 July 2018): 33–44. https://doi.org/10.1515/pdtc-2018-0011.</w:t>
      </w:r>
    </w:p>
    <w:p w14:paraId="567F3D39" w14:textId="77777777" w:rsidR="006B3871" w:rsidRPr="001F1906" w:rsidRDefault="006B3871" w:rsidP="006B3871">
      <w:pPr>
        <w:pStyle w:val="Bibliography"/>
        <w:rPr>
          <w:rFonts w:ascii="Bierstadt" w:hAnsi="Bierstadt" w:cs="Calibri"/>
        </w:rPr>
      </w:pPr>
      <w:r w:rsidRPr="001F1906">
        <w:rPr>
          <w:rFonts w:ascii="Bierstadt" w:hAnsi="Bierstadt" w:cs="Calibri"/>
        </w:rPr>
        <w:t>‘Instaloader — Download Instagram Photos and Metadata’. Accessed 1 September 2023. https://instaloader.github.io/index.html.</w:t>
      </w:r>
    </w:p>
    <w:p w14:paraId="6A5C884C" w14:textId="77777777" w:rsidR="006B3871" w:rsidRPr="001F1906" w:rsidRDefault="006B3871" w:rsidP="006B3871">
      <w:pPr>
        <w:pStyle w:val="Bibliography"/>
        <w:rPr>
          <w:rFonts w:ascii="Bierstadt" w:hAnsi="Bierstadt" w:cs="Calibri"/>
        </w:rPr>
      </w:pPr>
      <w:r w:rsidRPr="001F1906">
        <w:rPr>
          <w:rFonts w:ascii="Bierstadt" w:hAnsi="Bierstadt" w:cs="Calibri"/>
        </w:rPr>
        <w:t xml:space="preserve">Vlassenroot, Eveline, Sally Chambers, Sven Lieber, Alejandra Michel, Friedel Geeraert, Jessica Pranger, Julie Birkholz, and Peter Mechant. ‘Web-Archiving and </w:t>
      </w:r>
      <w:proofErr w:type="gramStart"/>
      <w:r w:rsidRPr="001F1906">
        <w:rPr>
          <w:rFonts w:ascii="Bierstadt" w:hAnsi="Bierstadt" w:cs="Calibri"/>
        </w:rPr>
        <w:t>Social Media</w:t>
      </w:r>
      <w:proofErr w:type="gramEnd"/>
      <w:r w:rsidRPr="001F1906">
        <w:rPr>
          <w:rFonts w:ascii="Bierstadt" w:hAnsi="Bierstadt" w:cs="Calibri"/>
        </w:rPr>
        <w:t xml:space="preserve">: An Exploratory Analysis’. </w:t>
      </w:r>
      <w:r w:rsidRPr="001F1906">
        <w:rPr>
          <w:rFonts w:ascii="Bierstadt" w:hAnsi="Bierstadt" w:cs="Calibri"/>
          <w:i/>
          <w:iCs/>
        </w:rPr>
        <w:t>International Journal of Digital Humanities</w:t>
      </w:r>
      <w:r w:rsidRPr="001F1906">
        <w:rPr>
          <w:rFonts w:ascii="Bierstadt" w:hAnsi="Bierstadt" w:cs="Calibri"/>
        </w:rPr>
        <w:t xml:space="preserve"> 2, no. 1 (1 November 2021): 107–28. https://doi.org/10.1007/s42803-021-00036-1.</w:t>
      </w:r>
    </w:p>
    <w:p w14:paraId="2061591A" w14:textId="0C177138" w:rsidR="006B3871" w:rsidRPr="001F1906" w:rsidRDefault="006B3871" w:rsidP="006B3871">
      <w:pPr>
        <w:rPr>
          <w:rFonts w:ascii="Bierstadt" w:hAnsi="Bierstadt"/>
          <w:lang w:val="it-IT"/>
        </w:rPr>
      </w:pPr>
      <w:r w:rsidRPr="001F1906">
        <w:rPr>
          <w:rFonts w:ascii="Bierstadt" w:hAnsi="Bierstadt"/>
          <w:lang w:val="it-IT"/>
        </w:rPr>
        <w:fldChar w:fldCharType="end"/>
      </w:r>
    </w:p>
    <w:sectPr w:rsidR="006B3871" w:rsidRPr="001F190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91FD33" w14:textId="77777777" w:rsidR="006F42A0" w:rsidRDefault="006F42A0" w:rsidP="006F42A0">
      <w:pPr>
        <w:spacing w:after="0" w:line="240" w:lineRule="auto"/>
      </w:pPr>
      <w:r>
        <w:separator/>
      </w:r>
    </w:p>
  </w:endnote>
  <w:endnote w:type="continuationSeparator" w:id="0">
    <w:p w14:paraId="47F131FC" w14:textId="77777777" w:rsidR="006F42A0" w:rsidRDefault="006F42A0" w:rsidP="006F42A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ierstadt Display">
    <w:charset w:val="00"/>
    <w:family w:val="swiss"/>
    <w:pitch w:val="variable"/>
    <w:sig w:usb0="80000003" w:usb1="00000001"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Bierstadt">
    <w:charset w:val="00"/>
    <w:family w:val="swiss"/>
    <w:pitch w:val="variable"/>
    <w:sig w:usb0="80000003" w:usb1="00000001"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F223E" w14:textId="77777777" w:rsidR="006F42A0" w:rsidRDefault="006F42A0" w:rsidP="006F42A0">
      <w:pPr>
        <w:spacing w:after="0" w:line="240" w:lineRule="auto"/>
      </w:pPr>
      <w:r>
        <w:separator/>
      </w:r>
    </w:p>
  </w:footnote>
  <w:footnote w:type="continuationSeparator" w:id="0">
    <w:p w14:paraId="55C69A7E" w14:textId="77777777" w:rsidR="006F42A0" w:rsidRDefault="006F42A0" w:rsidP="006F42A0">
      <w:pPr>
        <w:spacing w:after="0" w:line="240" w:lineRule="auto"/>
      </w:pPr>
      <w:r>
        <w:continuationSeparator/>
      </w:r>
    </w:p>
  </w:footnote>
  <w:footnote w:id="1">
    <w:p w14:paraId="1462094F" w14:textId="09BF1657" w:rsidR="009155B2" w:rsidRDefault="009155B2">
      <w:pPr>
        <w:pStyle w:val="FootnoteText"/>
      </w:pPr>
      <w:r>
        <w:rPr>
          <w:rStyle w:val="FootnoteReference"/>
        </w:rPr>
        <w:footnoteRef/>
      </w:r>
      <w:r>
        <w:t xml:space="preserve"> </w:t>
      </w:r>
      <w:r>
        <w:fldChar w:fldCharType="begin"/>
      </w:r>
      <w:r>
        <w:instrText xml:space="preserve"> ADDIN ZOTERO_ITEM CSL_CITATION {"citationID":"u1qcRY3d","properties":{"formattedCitation":"Elisabeth Fondren and Meghan Menard McCune, \\uc0\\u8216{}Archiving and Preserving Social Media at the Library of Congress: Institutional and Cultural Challenges to Build a Twitter Archive\\uc0\\u8217{}, {\\i{}Preservation, Digital Technology &amp; Culture} 47, no. 2 (1 July 2018): 40, https://doi.org/10.1515/pdtc-2018-0011.","plainCitation":"Elisabeth Fondren and Meghan Menard McCune, ‘Archiving and Preserving Social Media at the Library of Congress: Institutional and Cultural Challenges to Build a Twitter Archive’, Preservation, Digital Technology &amp; Culture 47, no. 2 (1 July 2018): 40, https://doi.org/10.1515/pdtc-2018-0011.","noteIndex":1},"citationItems":[{"id":735,"uris":["http://zotero.org/users/9923582/items/N2PXLC72"],"itemData":{"id":735,"type":"article-journal","abstract":"Institutional archiving of media is neither new nor strange. The United States Library of Congress has been preserving printed materials, newspapers, photographs, film, and even websites for decades—if not centuries. After seven years, in later 2017, the initiative to build a Twitter Archive came to a halt. Through a textual analysis of policy papers, preservation theories and press releases, this study illustrates the social, cultural, and symbolic challenges of institutional archiving of digital media.","container-title":"Preservation, Digital Technology &amp; Culture","DOI":"10.1515/pdtc-2018-0011","ISSN":"2195-2965","issue":"2","language":"en","license":"De Gruyter expressly reserves the right to use all content for commercial text and data mining within the meaning of Section 44b of the German Copyright Act.","note":"publisher: De Gruyter Saur\nsection: Preservation, Digital Technology &amp; Culture (PDT&amp;C)","page":"33-44","source":"www.degruyter.com","title":"Archiving and Preserving Social Media at the Library of Congress: Institutional and Cultural Challenges to Build a Twitter Archive","title-short":"Archiving and Preserving Social Media at the Library of Congress","volume":"47","author":[{"family":"Fondren","given":"Elisabeth"},{"family":"McCune","given":"Meghan Menard"}],"issued":{"date-parts":[["2018",7,1]]}},"locator":"40","label":"page"}],"schema":"https://github.com/citation-style-language/schema/raw/master/csl-citation.json"} </w:instrText>
      </w:r>
      <w:r>
        <w:fldChar w:fldCharType="separate"/>
      </w:r>
      <w:r w:rsidRPr="009155B2">
        <w:rPr>
          <w:rFonts w:ascii="Calibri" w:hAnsi="Calibri" w:cs="Calibri"/>
          <w:kern w:val="0"/>
          <w:szCs w:val="24"/>
        </w:rPr>
        <w:t xml:space="preserve">Elisabeth Fondren and Meghan Menard McCune, ‘Archiving and Preserving Social Media at the Library of Congress: Institutional and Cultural Challenges to Build a Twitter Archive’, </w:t>
      </w:r>
      <w:r w:rsidRPr="009155B2">
        <w:rPr>
          <w:rFonts w:ascii="Calibri" w:hAnsi="Calibri" w:cs="Calibri"/>
          <w:i/>
          <w:iCs/>
          <w:kern w:val="0"/>
          <w:szCs w:val="24"/>
        </w:rPr>
        <w:t>Preservation, Digital Technology &amp; Culture</w:t>
      </w:r>
      <w:r w:rsidRPr="009155B2">
        <w:rPr>
          <w:rFonts w:ascii="Calibri" w:hAnsi="Calibri" w:cs="Calibri"/>
          <w:kern w:val="0"/>
          <w:szCs w:val="24"/>
        </w:rPr>
        <w:t xml:space="preserve"> 47, no. 2 (1 July 2018): 40, https://doi.org/10.1515/pdtc-2018-0011.</w:t>
      </w:r>
      <w:r>
        <w:fldChar w:fldCharType="end"/>
      </w:r>
    </w:p>
  </w:footnote>
  <w:footnote w:id="2">
    <w:p w14:paraId="1F6CFFDA" w14:textId="732466A3" w:rsidR="002816E3" w:rsidRDefault="002816E3">
      <w:pPr>
        <w:pStyle w:val="FootnoteText"/>
      </w:pPr>
      <w:r>
        <w:rPr>
          <w:rStyle w:val="FootnoteReference"/>
        </w:rPr>
        <w:footnoteRef/>
      </w:r>
      <w:r>
        <w:t xml:space="preserve"> </w:t>
      </w:r>
      <w:r>
        <w:fldChar w:fldCharType="begin"/>
      </w:r>
      <w:r>
        <w:instrText xml:space="preserve"> ADDIN ZOTERO_ITEM CSL_CITATION {"citationID":"bvVkuHhl","properties":{"formattedCitation":"Eveline Vlassenroot et al., \\uc0\\u8216{}Web-Archiving and Social Media: An Exploratory Analysis\\uc0\\u8217{}, {\\i{}International Journal of Digital Humanities} 2, no. 1 (1 November 2021): 110, https://doi.org/10.1007/s42803-021-00036-1.","plainCitation":"Eveline Vlassenroot et al., ‘Web-Archiving and Social Media: An Exploratory Analysis’, International Journal of Digital Humanities 2, no. 1 (1 November 2021): 110, https://doi.org/10.1007/s42803-021-00036-1.","noteIndex":2},"citationItems":[{"id":736,"uris":["http://zotero.org/users/9923582/items/EP6T8JP6"],"itemData":{"id":736,"type":"article-journal","abstract":"The archived web provides an important footprint of the past, documenting online social behaviour through social media, and news through media outlets websites and government sites. Consequently, web archiving is increasingly gaining attention of heritage institutions, academics and policy makers. The importance of web archives as data resources for (digital) scholars has been acknowledged for investigating the past. Still, heritage institutions and academics struggle to ‘keep up to pace’ with the fast evolving changes of the World Wide Web and with the changing habits and practices of internet users. While a number of national institutions have set up a national framework to archive ‘regular’ web pages, social media archiving (SMA) is still in its infancy with various countries starting up pilot archiving projects. SMA is not without challenges; the sheer volume of social media content, the lack of technical standards for capturing or storing social media data and social media’s ephemeral character can be impeding factors. The goal of this article is three-fold. First, we aim to extend the most recent descriptive state-of-the-art of national web archiving, published in the first issue of International Journal of Digital Humanities (March 2019) with information on SMA. Secondly, we outline the current legal, technical and operational (such as the selection and preservation policy) aspects of archiving social media content. This is complemented with results from an online survey to which 15 institutions responded. Finally, we discuss and reflect on important challenges in SMA that should be considered in future archiving projects.","container-title":"International Journal of Digital Humanities","DOI":"10.1007/s42803-021-00036-1","ISSN":"2524-7840","issue":"1","journalAbbreviation":"Int J Digit Humanities","language":"en","page":"107-128","source":"Springer Link","title":"Web-archiving and social media: an exploratory analysis","title-short":"Web-archiving and social media","volume":"2","author":[{"family":"Vlassenroot","given":"Eveline"},{"family":"Chambers","given":"Sally"},{"family":"Lieber","given":"Sven"},{"family":"Michel","given":"Alejandra"},{"family":"Geeraert","given":"Friedel"},{"family":"Pranger","given":"Jessica"},{"family":"Birkholz","given":"Julie"},{"family":"Mechant","given":"Peter"}],"issued":{"date-parts":[["2021",11,1]]}},"locator":"110","label":"page"}],"schema":"https://github.com/citation-style-language/schema/raw/master/csl-citation.json"} </w:instrText>
      </w:r>
      <w:r>
        <w:fldChar w:fldCharType="separate"/>
      </w:r>
      <w:r w:rsidRPr="002816E3">
        <w:rPr>
          <w:rFonts w:ascii="Calibri" w:hAnsi="Calibri" w:cs="Calibri"/>
          <w:kern w:val="0"/>
          <w:szCs w:val="24"/>
        </w:rPr>
        <w:t xml:space="preserve">Eveline Vlassenroot et al., ‘Web-Archiving and </w:t>
      </w:r>
      <w:proofErr w:type="gramStart"/>
      <w:r w:rsidRPr="002816E3">
        <w:rPr>
          <w:rFonts w:ascii="Calibri" w:hAnsi="Calibri" w:cs="Calibri"/>
          <w:kern w:val="0"/>
          <w:szCs w:val="24"/>
        </w:rPr>
        <w:t>Social Media</w:t>
      </w:r>
      <w:proofErr w:type="gramEnd"/>
      <w:r w:rsidRPr="002816E3">
        <w:rPr>
          <w:rFonts w:ascii="Calibri" w:hAnsi="Calibri" w:cs="Calibri"/>
          <w:kern w:val="0"/>
          <w:szCs w:val="24"/>
        </w:rPr>
        <w:t xml:space="preserve">: An Exploratory Analysis’, </w:t>
      </w:r>
      <w:r w:rsidRPr="002816E3">
        <w:rPr>
          <w:rFonts w:ascii="Calibri" w:hAnsi="Calibri" w:cs="Calibri"/>
          <w:i/>
          <w:iCs/>
          <w:kern w:val="0"/>
          <w:szCs w:val="24"/>
        </w:rPr>
        <w:t>International Journal of Digital Humanities</w:t>
      </w:r>
      <w:r w:rsidRPr="002816E3">
        <w:rPr>
          <w:rFonts w:ascii="Calibri" w:hAnsi="Calibri" w:cs="Calibri"/>
          <w:kern w:val="0"/>
          <w:szCs w:val="24"/>
        </w:rPr>
        <w:t xml:space="preserve"> 2, no. 1 (1 November 2021): 110, https://doi.org/10.1007/s42803-021-00036-1.</w:t>
      </w:r>
      <w:r>
        <w:fldChar w:fldCharType="end"/>
      </w:r>
    </w:p>
  </w:footnote>
  <w:footnote w:id="3">
    <w:p w14:paraId="2DA53C0B" w14:textId="7FFE4059" w:rsidR="001C7142" w:rsidRDefault="001C7142">
      <w:pPr>
        <w:pStyle w:val="FootnoteText"/>
      </w:pPr>
      <w:r>
        <w:rPr>
          <w:rStyle w:val="FootnoteReference"/>
        </w:rPr>
        <w:footnoteRef/>
      </w:r>
      <w:r>
        <w:t xml:space="preserve"> </w:t>
      </w:r>
      <w:r>
        <w:fldChar w:fldCharType="begin"/>
      </w:r>
      <w:r>
        <w:instrText xml:space="preserve"> ADDIN ZOTERO_ITEM CSL_CITATION {"citationID":"RxHS08tq","properties":{"formattedCitation":"Vlassenroot et al., 114.","plainCitation":"Vlassenroot et al., 114.","noteIndex":3},"citationItems":[{"id":736,"uris":["http://zotero.org/users/9923582/items/EP6T8JP6"],"itemData":{"id":736,"type":"article-journal","abstract":"The archived web provides an important footprint of the past, documenting online social behaviour through social media, and news through media outlets websites and government sites. Consequently, web archiving is increasingly gaining attention of heritage institutions, academics and policy makers. The importance of web archives as data resources for (digital) scholars has been acknowledged for investigating the past. Still, heritage institutions and academics struggle to ‘keep up to pace’ with the fast evolving changes of the World Wide Web and with the changing habits and practices of internet users. While a number of national institutions have set up a national framework to archive ‘regular’ web pages, social media archiving (SMA) is still in its infancy with various countries starting up pilot archiving projects. SMA is not without challenges; the sheer volume of social media content, the lack of technical standards for capturing or storing social media data and social media’s ephemeral character can be impeding factors. The goal of this article is three-fold. First, we aim to extend the most recent descriptive state-of-the-art of national web archiving, published in the first issue of International Journal of Digital Humanities (March 2019) with information on SMA. Secondly, we outline the current legal, technical and operational (such as the selection and preservation policy) aspects of archiving social media content. This is complemented with results from an online survey to which 15 institutions responded. Finally, we discuss and reflect on important challenges in SMA that should be considered in future archiving projects.","container-title":"International Journal of Digital Humanities","DOI":"10.1007/s42803-021-00036-1","ISSN":"2524-7840","issue":"1","journalAbbreviation":"Int J Digit Humanities","language":"en","page":"107-128","source":"Springer Link","title":"Web-archiving and social media: an exploratory analysis","title-short":"Web-archiving and social media","volume":"2","author":[{"family":"Vlassenroot","given":"Eveline"},{"family":"Chambers","given":"Sally"},{"family":"Lieber","given":"Sven"},{"family":"Michel","given":"Alejandra"},{"family":"Geeraert","given":"Friedel"},{"family":"Pranger","given":"Jessica"},{"family":"Birkholz","given":"Julie"},{"family":"Mechant","given":"Peter"}],"issued":{"date-parts":[["2021",11,1]]}},"locator":"114","label":"page"}],"schema":"https://github.com/citation-style-language/schema/raw/master/csl-citation.json"} </w:instrText>
      </w:r>
      <w:r>
        <w:fldChar w:fldCharType="separate"/>
      </w:r>
      <w:r w:rsidRPr="001C7142">
        <w:rPr>
          <w:rFonts w:ascii="Calibri" w:hAnsi="Calibri" w:cs="Calibri"/>
        </w:rPr>
        <w:t>Vlassenroot et al., 114.</w:t>
      </w:r>
      <w:r>
        <w:fldChar w:fldCharType="end"/>
      </w:r>
    </w:p>
  </w:footnote>
  <w:footnote w:id="4">
    <w:p w14:paraId="09C70D08" w14:textId="2A4B00ED" w:rsidR="00B34A85" w:rsidRDefault="00B34A85">
      <w:pPr>
        <w:pStyle w:val="FootnoteText"/>
      </w:pPr>
      <w:r>
        <w:rPr>
          <w:rStyle w:val="FootnoteReference"/>
        </w:rPr>
        <w:footnoteRef/>
      </w:r>
      <w:r>
        <w:t xml:space="preserve"> </w:t>
      </w:r>
      <w:r>
        <w:fldChar w:fldCharType="begin"/>
      </w:r>
      <w:r>
        <w:instrText xml:space="preserve"> ADDIN ZOTERO_ITEM CSL_CITATION {"citationID":"LoXcLbQn","properties":{"formattedCitation":"\\uc0\\u8216{}Instaloader \\uc0\\u8212{} Download Instagram Photos and Metadata\\uc0\\u8217{}, accessed 1 September 2023, https://instaloader.github.io/index.html.","plainCitation":"‘Instaloader — Download Instagram Photos and Metadata’, accessed 1 September 2023, https://instaloader.github.io/index.html.","noteIndex":4},"citationItems":[{"id":737,"uris":["http://zotero.org/users/9923582/items/Q8SXVLF8"],"itemData":{"id":737,"type":"webpage","title":"Instaloader — Download Instagram Photos and Metadata","URL":"https://instaloader.github.io/index.html","accessed":{"date-parts":[["2023",9,1]]}}}],"schema":"https://github.com/citation-style-language/schema/raw/master/csl-citation.json"} </w:instrText>
      </w:r>
      <w:r>
        <w:fldChar w:fldCharType="separate"/>
      </w:r>
      <w:r w:rsidRPr="00B34A85">
        <w:rPr>
          <w:rFonts w:ascii="Calibri" w:hAnsi="Calibri" w:cs="Calibri"/>
          <w:kern w:val="0"/>
          <w:szCs w:val="24"/>
        </w:rPr>
        <w:t>‘Instaloader — Download Instagram Photos and Metadata’, accessed 1 September 2023, https://instaloader.github.io/index.html.</w:t>
      </w:r>
      <w:r>
        <w:fldChar w:fldCharType="end"/>
      </w:r>
    </w:p>
  </w:footnote>
  <w:footnote w:id="5">
    <w:p w14:paraId="52B1CB82" w14:textId="7CB97FC7" w:rsidR="002969C2" w:rsidRDefault="002969C2">
      <w:pPr>
        <w:pStyle w:val="FootnoteText"/>
      </w:pPr>
      <w:r>
        <w:rPr>
          <w:rStyle w:val="FootnoteReference"/>
        </w:rPr>
        <w:footnoteRef/>
      </w:r>
      <w:r>
        <w:t xml:space="preserve"> </w:t>
      </w:r>
      <w:r>
        <w:fldChar w:fldCharType="begin"/>
      </w:r>
      <w:r>
        <w:instrText xml:space="preserve"> ADDIN ZOTERO_ITEM CSL_CITATION {"citationID":"JO8L7VQM","properties":{"formattedCitation":"Sai Saketh Aluru et al., \\uc0\\u8216{}Deep Learning Models for Multilingual Hate Speech Detection\\uc0\\u8217{} (arXiv, 9 December 2020), https://doi.org/10.48550/arXiv.2004.06465.","plainCitation":"Sai Saketh Aluru et al., ‘Deep Learning Models for Multilingual Hate Speech Detection’ (arXiv, 9 December 2020), https://doi.org/10.48550/arXiv.2004.06465.","noteIndex":5},"citationItems":[{"id":728,"uris":["http://zotero.org/users/9923582/items/GDBKDE62"],"itemData":{"id":728,"type":"article","abstract":"Hate speech detection is a challenging problem with most of the datasets available in only one language: English. In this paper, we conduct a large scale analysis of multilingual hate speech in 9 languages from 16 different sources. We observe that in low resource setting, simple models such as LASER embedding with logistic regression performs the best, while in high resource setting BERT based models perform better. In case of zero-shot classification, languages such as Italian and Portuguese achieve good results. Our proposed framework could be used as an efficient solution for low-resource languages. These models could also act as good baselines for future multilingual hate speech detection tasks. We have made our code and experimental settings public for other researchers at https://github.com/punyajoy/DE-LIMIT.","DOI":"10.48550/arXiv.2004.06465","note":"arXiv:2004.06465 [cs]","number":"arXiv:2004.06465","publisher":"arXiv","source":"arXiv.org","title":"Deep Learning Models for Multilingual Hate Speech Detection","URL":"http://arxiv.org/abs/2004.06465","author":[{"family":"Aluru","given":"Sai Saketh"},{"family":"Mathew","given":"Binny"},{"family":"Saha","given":"Punyajoy"},{"family":"Mukherjee","given":"Animesh"}],"accessed":{"date-parts":[["2023",8,31]]},"issued":{"date-parts":[["2020",12,9]]}}}],"schema":"https://github.com/citation-style-language/schema/raw/master/csl-citation.json"} </w:instrText>
      </w:r>
      <w:r>
        <w:fldChar w:fldCharType="separate"/>
      </w:r>
      <w:r w:rsidRPr="002969C2">
        <w:rPr>
          <w:rFonts w:ascii="Calibri" w:hAnsi="Calibri" w:cs="Calibri"/>
          <w:kern w:val="0"/>
          <w:szCs w:val="24"/>
        </w:rPr>
        <w:t>Sai Saketh Aluru et al., ‘Deep Learning Models for Multilingual Hate Speech Detection’ (arXiv, 9 December 2020), https://doi.org/10.48550/arXiv.2004.06465.</w:t>
      </w:r>
      <w:r>
        <w:fldChar w:fldCharType="end"/>
      </w:r>
    </w:p>
  </w:footnote>
  <w:footnote w:id="6">
    <w:p w14:paraId="766B50D9" w14:textId="4E1A3A13" w:rsidR="006F42A0" w:rsidRDefault="006F42A0">
      <w:pPr>
        <w:pStyle w:val="FootnoteText"/>
      </w:pPr>
      <w:r>
        <w:rPr>
          <w:rStyle w:val="FootnoteReference"/>
        </w:rPr>
        <w:footnoteRef/>
      </w:r>
      <w:r>
        <w:t xml:space="preserve"> </w:t>
      </w:r>
      <w:r>
        <w:fldChar w:fldCharType="begin"/>
      </w:r>
      <w:r>
        <w:instrText xml:space="preserve"> ADDIN ZOTERO_ITEM CSL_CITATION {"citationID":"SYUJRGW4","properties":{"formattedCitation":"Hate Alert, \\uc0\\u8216{}Hate Alert\\uc0\\u8217{}, Hate Alert, accessed 31 August 2023, https://hate-alert.github.io/.","plainCitation":"Hate Alert, ‘Hate Alert’, Hate Alert, accessed 31 August 2023, https://hate-alert.github.io/.","noteIndex":1},"citationItems":[{"id":731,"uris":["http://zotero.org/users/9923582/items/EUPCUHQZ"],"itemData":{"id":731,"type":"webpage","abstract":"A group focusing on mitigating hate speech in social media","container-title":"Hate Alert","language":"en-us","title":"Hate Alert","URL":"https://hate-alert.github.io/","author":[{"family":"Alert","given":"Hate"}],"accessed":{"date-parts":[["2023",8,31]]}}}],"schema":"https://github.com/citation-style-language/schema/raw/master/csl-citation.json"} </w:instrText>
      </w:r>
      <w:r>
        <w:fldChar w:fldCharType="separate"/>
      </w:r>
      <w:r w:rsidRPr="006F42A0">
        <w:rPr>
          <w:rFonts w:ascii="Calibri" w:hAnsi="Calibri" w:cs="Calibri"/>
          <w:kern w:val="0"/>
          <w:szCs w:val="24"/>
        </w:rPr>
        <w:t>Hate Alert, ‘Hate Alert’, Hate Alert, accessed 31 August 2023, https://hate-alert.github.io/.</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1F1E80"/>
    <w:multiLevelType w:val="hybridMultilevel"/>
    <w:tmpl w:val="720A74A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48146345"/>
    <w:multiLevelType w:val="hybridMultilevel"/>
    <w:tmpl w:val="4EBCE3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3DB2E5D"/>
    <w:multiLevelType w:val="hybridMultilevel"/>
    <w:tmpl w:val="A6DA6D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F16B83"/>
    <w:multiLevelType w:val="hybridMultilevel"/>
    <w:tmpl w:val="9FC60A1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24516BB"/>
    <w:multiLevelType w:val="hybridMultilevel"/>
    <w:tmpl w:val="7F08C2D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64793405">
    <w:abstractNumId w:val="2"/>
  </w:num>
  <w:num w:numId="2" w16cid:durableId="1254122509">
    <w:abstractNumId w:val="0"/>
  </w:num>
  <w:num w:numId="3" w16cid:durableId="518587244">
    <w:abstractNumId w:val="4"/>
  </w:num>
  <w:num w:numId="4" w16cid:durableId="912348168">
    <w:abstractNumId w:val="3"/>
  </w:num>
  <w:num w:numId="5" w16cid:durableId="970259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53BA"/>
    <w:rsid w:val="00000DE9"/>
    <w:rsid w:val="00002F76"/>
    <w:rsid w:val="00006931"/>
    <w:rsid w:val="00021934"/>
    <w:rsid w:val="0003268D"/>
    <w:rsid w:val="00033C57"/>
    <w:rsid w:val="000350CF"/>
    <w:rsid w:val="00061BEC"/>
    <w:rsid w:val="00062105"/>
    <w:rsid w:val="00062523"/>
    <w:rsid w:val="000629FB"/>
    <w:rsid w:val="00071676"/>
    <w:rsid w:val="0007246A"/>
    <w:rsid w:val="000765DB"/>
    <w:rsid w:val="00076666"/>
    <w:rsid w:val="00081F71"/>
    <w:rsid w:val="000946E3"/>
    <w:rsid w:val="00096BAB"/>
    <w:rsid w:val="000B05F1"/>
    <w:rsid w:val="000D47AE"/>
    <w:rsid w:val="000D4DE2"/>
    <w:rsid w:val="000D612E"/>
    <w:rsid w:val="000E289B"/>
    <w:rsid w:val="001057F1"/>
    <w:rsid w:val="00113993"/>
    <w:rsid w:val="0011632B"/>
    <w:rsid w:val="00117397"/>
    <w:rsid w:val="001459A5"/>
    <w:rsid w:val="00161626"/>
    <w:rsid w:val="00161B15"/>
    <w:rsid w:val="00173A7F"/>
    <w:rsid w:val="001753BA"/>
    <w:rsid w:val="00175EB1"/>
    <w:rsid w:val="001B0C10"/>
    <w:rsid w:val="001C1FA4"/>
    <w:rsid w:val="001C5BFA"/>
    <w:rsid w:val="001C7142"/>
    <w:rsid w:val="001E4739"/>
    <w:rsid w:val="001E564E"/>
    <w:rsid w:val="001F1906"/>
    <w:rsid w:val="0020152B"/>
    <w:rsid w:val="00203A0E"/>
    <w:rsid w:val="00207E26"/>
    <w:rsid w:val="00213957"/>
    <w:rsid w:val="00216A9A"/>
    <w:rsid w:val="00234630"/>
    <w:rsid w:val="0023663A"/>
    <w:rsid w:val="00263707"/>
    <w:rsid w:val="002816E3"/>
    <w:rsid w:val="002822FB"/>
    <w:rsid w:val="002835B5"/>
    <w:rsid w:val="00295CF2"/>
    <w:rsid w:val="002969C2"/>
    <w:rsid w:val="002B473A"/>
    <w:rsid w:val="003033AE"/>
    <w:rsid w:val="00305423"/>
    <w:rsid w:val="00323D90"/>
    <w:rsid w:val="00333A21"/>
    <w:rsid w:val="003370DE"/>
    <w:rsid w:val="00350DF2"/>
    <w:rsid w:val="00362345"/>
    <w:rsid w:val="003721D7"/>
    <w:rsid w:val="00376474"/>
    <w:rsid w:val="003857CC"/>
    <w:rsid w:val="00391A6D"/>
    <w:rsid w:val="00392C12"/>
    <w:rsid w:val="003A755D"/>
    <w:rsid w:val="003C7217"/>
    <w:rsid w:val="003D2122"/>
    <w:rsid w:val="003D61AA"/>
    <w:rsid w:val="003D7388"/>
    <w:rsid w:val="003F6FA1"/>
    <w:rsid w:val="004618F1"/>
    <w:rsid w:val="00483234"/>
    <w:rsid w:val="004B2599"/>
    <w:rsid w:val="004C4948"/>
    <w:rsid w:val="004E0A34"/>
    <w:rsid w:val="004E546A"/>
    <w:rsid w:val="00517B0C"/>
    <w:rsid w:val="00524B36"/>
    <w:rsid w:val="005325C2"/>
    <w:rsid w:val="00552BAF"/>
    <w:rsid w:val="00555872"/>
    <w:rsid w:val="0056047E"/>
    <w:rsid w:val="00560C0B"/>
    <w:rsid w:val="005741A6"/>
    <w:rsid w:val="00594D1D"/>
    <w:rsid w:val="005A42E8"/>
    <w:rsid w:val="005B0E29"/>
    <w:rsid w:val="005B4A85"/>
    <w:rsid w:val="005C65BD"/>
    <w:rsid w:val="005C7BB5"/>
    <w:rsid w:val="005D0993"/>
    <w:rsid w:val="005D1FED"/>
    <w:rsid w:val="005D2045"/>
    <w:rsid w:val="005D2905"/>
    <w:rsid w:val="005D4037"/>
    <w:rsid w:val="005F3A66"/>
    <w:rsid w:val="005F4DA8"/>
    <w:rsid w:val="005F7FD2"/>
    <w:rsid w:val="006101F7"/>
    <w:rsid w:val="00612AD7"/>
    <w:rsid w:val="0061341B"/>
    <w:rsid w:val="006203F2"/>
    <w:rsid w:val="00645AF6"/>
    <w:rsid w:val="00646DE5"/>
    <w:rsid w:val="0066233D"/>
    <w:rsid w:val="00671A27"/>
    <w:rsid w:val="00676C87"/>
    <w:rsid w:val="00677CAC"/>
    <w:rsid w:val="006A2BF2"/>
    <w:rsid w:val="006A40FC"/>
    <w:rsid w:val="006A4B9E"/>
    <w:rsid w:val="006B3871"/>
    <w:rsid w:val="006B4372"/>
    <w:rsid w:val="006D56A6"/>
    <w:rsid w:val="006F42A0"/>
    <w:rsid w:val="006F6261"/>
    <w:rsid w:val="006F6464"/>
    <w:rsid w:val="007021AC"/>
    <w:rsid w:val="0070794D"/>
    <w:rsid w:val="00716C56"/>
    <w:rsid w:val="00732D5F"/>
    <w:rsid w:val="00732E89"/>
    <w:rsid w:val="00737601"/>
    <w:rsid w:val="00740694"/>
    <w:rsid w:val="0074085C"/>
    <w:rsid w:val="007663B7"/>
    <w:rsid w:val="00792D37"/>
    <w:rsid w:val="007949FD"/>
    <w:rsid w:val="007970E9"/>
    <w:rsid w:val="007A5CD3"/>
    <w:rsid w:val="007D73BE"/>
    <w:rsid w:val="007E17F5"/>
    <w:rsid w:val="007E7103"/>
    <w:rsid w:val="00833A34"/>
    <w:rsid w:val="00836B75"/>
    <w:rsid w:val="008373EF"/>
    <w:rsid w:val="00870462"/>
    <w:rsid w:val="00870780"/>
    <w:rsid w:val="008A1391"/>
    <w:rsid w:val="008C0932"/>
    <w:rsid w:val="008C6684"/>
    <w:rsid w:val="008D50F4"/>
    <w:rsid w:val="008E2202"/>
    <w:rsid w:val="008F432B"/>
    <w:rsid w:val="00907EE0"/>
    <w:rsid w:val="0091473A"/>
    <w:rsid w:val="009155B2"/>
    <w:rsid w:val="00923318"/>
    <w:rsid w:val="00942F81"/>
    <w:rsid w:val="0094628B"/>
    <w:rsid w:val="0094790E"/>
    <w:rsid w:val="00950F05"/>
    <w:rsid w:val="0095531B"/>
    <w:rsid w:val="00964F25"/>
    <w:rsid w:val="009774A7"/>
    <w:rsid w:val="009800CB"/>
    <w:rsid w:val="009850E2"/>
    <w:rsid w:val="009862B1"/>
    <w:rsid w:val="009975D9"/>
    <w:rsid w:val="009A3E55"/>
    <w:rsid w:val="009A4F40"/>
    <w:rsid w:val="009E33C7"/>
    <w:rsid w:val="00A01973"/>
    <w:rsid w:val="00A0330D"/>
    <w:rsid w:val="00A11F5C"/>
    <w:rsid w:val="00A26BCC"/>
    <w:rsid w:val="00A372AF"/>
    <w:rsid w:val="00A41B71"/>
    <w:rsid w:val="00A778EA"/>
    <w:rsid w:val="00A82671"/>
    <w:rsid w:val="00A932E1"/>
    <w:rsid w:val="00AA1E58"/>
    <w:rsid w:val="00AB3BA8"/>
    <w:rsid w:val="00AC1537"/>
    <w:rsid w:val="00AD1445"/>
    <w:rsid w:val="00AE5AB0"/>
    <w:rsid w:val="00B02164"/>
    <w:rsid w:val="00B34A85"/>
    <w:rsid w:val="00B3660A"/>
    <w:rsid w:val="00B45DA6"/>
    <w:rsid w:val="00B51D95"/>
    <w:rsid w:val="00B5413C"/>
    <w:rsid w:val="00B66A63"/>
    <w:rsid w:val="00B700BA"/>
    <w:rsid w:val="00BA1F89"/>
    <w:rsid w:val="00BB2409"/>
    <w:rsid w:val="00BC19F5"/>
    <w:rsid w:val="00BE4E10"/>
    <w:rsid w:val="00BE78D8"/>
    <w:rsid w:val="00C0539D"/>
    <w:rsid w:val="00C11618"/>
    <w:rsid w:val="00C20E5C"/>
    <w:rsid w:val="00C375D9"/>
    <w:rsid w:val="00C5694E"/>
    <w:rsid w:val="00C64FA5"/>
    <w:rsid w:val="00C73D04"/>
    <w:rsid w:val="00C869BD"/>
    <w:rsid w:val="00CB1841"/>
    <w:rsid w:val="00CB7CB4"/>
    <w:rsid w:val="00CC6A72"/>
    <w:rsid w:val="00CC6FA9"/>
    <w:rsid w:val="00CD1A59"/>
    <w:rsid w:val="00CD59F2"/>
    <w:rsid w:val="00CE7A2C"/>
    <w:rsid w:val="00CF51BA"/>
    <w:rsid w:val="00D01C60"/>
    <w:rsid w:val="00D01CA8"/>
    <w:rsid w:val="00D13B70"/>
    <w:rsid w:val="00D23680"/>
    <w:rsid w:val="00D320B3"/>
    <w:rsid w:val="00D32FEC"/>
    <w:rsid w:val="00D41771"/>
    <w:rsid w:val="00D6694B"/>
    <w:rsid w:val="00D71C7F"/>
    <w:rsid w:val="00D7344D"/>
    <w:rsid w:val="00D87D52"/>
    <w:rsid w:val="00DA502E"/>
    <w:rsid w:val="00DB6D3F"/>
    <w:rsid w:val="00DE650B"/>
    <w:rsid w:val="00DF0672"/>
    <w:rsid w:val="00DF2E02"/>
    <w:rsid w:val="00E02E5A"/>
    <w:rsid w:val="00E1548A"/>
    <w:rsid w:val="00E202A2"/>
    <w:rsid w:val="00E3511C"/>
    <w:rsid w:val="00E35618"/>
    <w:rsid w:val="00E359DB"/>
    <w:rsid w:val="00E40120"/>
    <w:rsid w:val="00E40C32"/>
    <w:rsid w:val="00E66FEC"/>
    <w:rsid w:val="00E74B70"/>
    <w:rsid w:val="00E8560A"/>
    <w:rsid w:val="00EA069D"/>
    <w:rsid w:val="00EA19B6"/>
    <w:rsid w:val="00EA2426"/>
    <w:rsid w:val="00EA27F6"/>
    <w:rsid w:val="00EB4FC8"/>
    <w:rsid w:val="00ED49B0"/>
    <w:rsid w:val="00EE2C02"/>
    <w:rsid w:val="00EE2F89"/>
    <w:rsid w:val="00F04040"/>
    <w:rsid w:val="00F23531"/>
    <w:rsid w:val="00F26A4E"/>
    <w:rsid w:val="00F30E61"/>
    <w:rsid w:val="00F33812"/>
    <w:rsid w:val="00F61A28"/>
    <w:rsid w:val="00F628E9"/>
    <w:rsid w:val="00F6744E"/>
    <w:rsid w:val="00F7366A"/>
    <w:rsid w:val="00F927B6"/>
    <w:rsid w:val="00FA1AFB"/>
    <w:rsid w:val="00FA3DDA"/>
    <w:rsid w:val="00FB7F9B"/>
    <w:rsid w:val="00FC3F57"/>
    <w:rsid w:val="00FD39D3"/>
    <w:rsid w:val="00FE0635"/>
    <w:rsid w:val="00FE3B09"/>
    <w:rsid w:val="00FF172E"/>
    <w:rsid w:val="00FF6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4DB0A6"/>
  <w15:chartTrackingRefBased/>
  <w15:docId w15:val="{E7DAF898-147D-4419-849B-23103CC37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1906"/>
    <w:pPr>
      <w:keepNext/>
      <w:keepLines/>
      <w:spacing w:before="240" w:after="0"/>
      <w:outlineLvl w:val="0"/>
    </w:pPr>
    <w:rPr>
      <w:rFonts w:ascii="Bierstadt Display" w:eastAsiaTheme="majorEastAsia" w:hAnsi="Bierstadt Display" w:cstheme="majorBidi"/>
      <w:b/>
      <w:sz w:val="24"/>
      <w:szCs w:val="32"/>
    </w:rPr>
  </w:style>
  <w:style w:type="paragraph" w:styleId="Heading2">
    <w:name w:val="heading 2"/>
    <w:basedOn w:val="Normal"/>
    <w:next w:val="Normal"/>
    <w:link w:val="Heading2Char"/>
    <w:uiPriority w:val="9"/>
    <w:semiHidden/>
    <w:unhideWhenUsed/>
    <w:qFormat/>
    <w:rsid w:val="001139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TNR">
    <w:name w:val="HeadingTNR"/>
    <w:basedOn w:val="Heading2"/>
    <w:link w:val="HeadingTNRChar"/>
    <w:autoRedefine/>
    <w:qFormat/>
    <w:rsid w:val="00113993"/>
    <w:rPr>
      <w:rFonts w:ascii="Times New Roman" w:hAnsi="Times New Roman"/>
      <w:b/>
      <w:color w:val="000000" w:themeColor="text1"/>
      <w:sz w:val="28"/>
    </w:rPr>
  </w:style>
  <w:style w:type="character" w:customStyle="1" w:styleId="HeadingTNRChar">
    <w:name w:val="HeadingTNR Char"/>
    <w:basedOn w:val="Heading2Char"/>
    <w:link w:val="HeadingTNR"/>
    <w:rsid w:val="00113993"/>
    <w:rPr>
      <w:rFonts w:ascii="Times New Roman" w:eastAsiaTheme="majorEastAsia" w:hAnsi="Times New Roman" w:cstheme="majorBidi"/>
      <w:b/>
      <w:color w:val="000000" w:themeColor="text1"/>
      <w:sz w:val="28"/>
      <w:szCs w:val="26"/>
    </w:rPr>
  </w:style>
  <w:style w:type="character" w:customStyle="1" w:styleId="Heading2Char">
    <w:name w:val="Heading 2 Char"/>
    <w:basedOn w:val="DefaultParagraphFont"/>
    <w:link w:val="Heading2"/>
    <w:uiPriority w:val="9"/>
    <w:semiHidden/>
    <w:rsid w:val="0011399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C6FA9"/>
    <w:pPr>
      <w:ind w:left="720"/>
      <w:contextualSpacing/>
    </w:pPr>
  </w:style>
  <w:style w:type="paragraph" w:styleId="FootnoteText">
    <w:name w:val="footnote text"/>
    <w:basedOn w:val="Normal"/>
    <w:link w:val="FootnoteTextChar"/>
    <w:uiPriority w:val="99"/>
    <w:semiHidden/>
    <w:unhideWhenUsed/>
    <w:rsid w:val="006F42A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F42A0"/>
    <w:rPr>
      <w:sz w:val="20"/>
      <w:szCs w:val="20"/>
    </w:rPr>
  </w:style>
  <w:style w:type="character" w:styleId="FootnoteReference">
    <w:name w:val="footnote reference"/>
    <w:basedOn w:val="DefaultParagraphFont"/>
    <w:uiPriority w:val="99"/>
    <w:semiHidden/>
    <w:unhideWhenUsed/>
    <w:rsid w:val="006F42A0"/>
    <w:rPr>
      <w:vertAlign w:val="superscript"/>
    </w:rPr>
  </w:style>
  <w:style w:type="character" w:styleId="Hyperlink">
    <w:name w:val="Hyperlink"/>
    <w:basedOn w:val="DefaultParagraphFont"/>
    <w:uiPriority w:val="99"/>
    <w:unhideWhenUsed/>
    <w:rsid w:val="004E0A34"/>
    <w:rPr>
      <w:color w:val="0563C1" w:themeColor="hyperlink"/>
      <w:u w:val="single"/>
    </w:rPr>
  </w:style>
  <w:style w:type="character" w:styleId="UnresolvedMention">
    <w:name w:val="Unresolved Mention"/>
    <w:basedOn w:val="DefaultParagraphFont"/>
    <w:uiPriority w:val="99"/>
    <w:semiHidden/>
    <w:unhideWhenUsed/>
    <w:rsid w:val="004E0A34"/>
    <w:rPr>
      <w:color w:val="605E5C"/>
      <w:shd w:val="clear" w:color="auto" w:fill="E1DFDD"/>
    </w:rPr>
  </w:style>
  <w:style w:type="paragraph" w:styleId="Bibliography">
    <w:name w:val="Bibliography"/>
    <w:basedOn w:val="Normal"/>
    <w:next w:val="Normal"/>
    <w:uiPriority w:val="37"/>
    <w:unhideWhenUsed/>
    <w:rsid w:val="006B3871"/>
    <w:pPr>
      <w:spacing w:after="0" w:line="240" w:lineRule="auto"/>
      <w:ind w:left="720" w:hanging="720"/>
    </w:pPr>
  </w:style>
  <w:style w:type="character" w:customStyle="1" w:styleId="Heading1Char">
    <w:name w:val="Heading 1 Char"/>
    <w:basedOn w:val="DefaultParagraphFont"/>
    <w:link w:val="Heading1"/>
    <w:uiPriority w:val="9"/>
    <w:rsid w:val="001F1906"/>
    <w:rPr>
      <w:rFonts w:ascii="Bierstadt Display" w:eastAsiaTheme="majorEastAsia" w:hAnsi="Bierstadt Display" w:cstheme="majorBidi"/>
      <w:b/>
      <w:sz w:val="24"/>
      <w:szCs w:val="32"/>
    </w:rPr>
  </w:style>
  <w:style w:type="paragraph" w:styleId="NoSpacing">
    <w:name w:val="No Spacing"/>
    <w:uiPriority w:val="1"/>
    <w:qFormat/>
    <w:rsid w:val="001F190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174896">
      <w:bodyDiv w:val="1"/>
      <w:marLeft w:val="0"/>
      <w:marRight w:val="0"/>
      <w:marTop w:val="0"/>
      <w:marBottom w:val="0"/>
      <w:divBdr>
        <w:top w:val="none" w:sz="0" w:space="0" w:color="auto"/>
        <w:left w:val="none" w:sz="0" w:space="0" w:color="auto"/>
        <w:bottom w:val="none" w:sz="0" w:space="0" w:color="auto"/>
        <w:right w:val="none" w:sz="0" w:space="0" w:color="auto"/>
      </w:divBdr>
    </w:div>
    <w:div w:id="706640975">
      <w:bodyDiv w:val="1"/>
      <w:marLeft w:val="0"/>
      <w:marRight w:val="0"/>
      <w:marTop w:val="0"/>
      <w:marBottom w:val="0"/>
      <w:divBdr>
        <w:top w:val="none" w:sz="0" w:space="0" w:color="auto"/>
        <w:left w:val="none" w:sz="0" w:space="0" w:color="auto"/>
        <w:bottom w:val="none" w:sz="0" w:space="0" w:color="auto"/>
        <w:right w:val="none" w:sz="0" w:space="0" w:color="auto"/>
      </w:divBdr>
    </w:div>
    <w:div w:id="868614998">
      <w:bodyDiv w:val="1"/>
      <w:marLeft w:val="0"/>
      <w:marRight w:val="0"/>
      <w:marTop w:val="0"/>
      <w:marBottom w:val="0"/>
      <w:divBdr>
        <w:top w:val="none" w:sz="0" w:space="0" w:color="auto"/>
        <w:left w:val="none" w:sz="0" w:space="0" w:color="auto"/>
        <w:bottom w:val="none" w:sz="0" w:space="0" w:color="auto"/>
        <w:right w:val="none" w:sz="0" w:space="0" w:color="auto"/>
      </w:divBdr>
    </w:div>
    <w:div w:id="1327054239">
      <w:bodyDiv w:val="1"/>
      <w:marLeft w:val="0"/>
      <w:marRight w:val="0"/>
      <w:marTop w:val="0"/>
      <w:marBottom w:val="0"/>
      <w:divBdr>
        <w:top w:val="none" w:sz="0" w:space="0" w:color="auto"/>
        <w:left w:val="none" w:sz="0" w:space="0" w:color="auto"/>
        <w:bottom w:val="none" w:sz="0" w:space="0" w:color="auto"/>
        <w:right w:val="none" w:sz="0" w:space="0" w:color="auto"/>
      </w:divBdr>
    </w:div>
    <w:div w:id="1443069513">
      <w:bodyDiv w:val="1"/>
      <w:marLeft w:val="0"/>
      <w:marRight w:val="0"/>
      <w:marTop w:val="0"/>
      <w:marBottom w:val="0"/>
      <w:divBdr>
        <w:top w:val="none" w:sz="0" w:space="0" w:color="auto"/>
        <w:left w:val="none" w:sz="0" w:space="0" w:color="auto"/>
        <w:bottom w:val="none" w:sz="0" w:space="0" w:color="auto"/>
        <w:right w:val="none" w:sz="0" w:space="0" w:color="auto"/>
      </w:divBdr>
    </w:div>
    <w:div w:id="16055713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huggingface.co/Hate-speech-CNERG/dehatebert-mono-italian" TargetMode="External"/><Relationship Id="rId13" Type="http://schemas.openxmlformats.org/officeDocument/2006/relationships/hyperlink" Target="https://www.instagram.com/p/CqflPtaN9-L/" TargetMode="External"/><Relationship Id="rId18" Type="http://schemas.openxmlformats.org/officeDocument/2006/relationships/hyperlink" Target="https://www.instagram.com/p/CklQ_ddtdM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www.instagram.com/p/CpkKotKNGA9/" TargetMode="External"/><Relationship Id="rId17" Type="http://schemas.openxmlformats.org/officeDocument/2006/relationships/hyperlink" Target="https://www.instagram.com/p/ClGd5w7DlBT/" TargetMode="External"/><Relationship Id="rId2" Type="http://schemas.openxmlformats.org/officeDocument/2006/relationships/numbering" Target="numbering.xml"/><Relationship Id="rId16" Type="http://schemas.openxmlformats.org/officeDocument/2006/relationships/hyperlink" Target="https://www.instagram.com/p/Cm7BGfstK5o/" TargetMode="External"/><Relationship Id="rId20" Type="http://schemas.openxmlformats.org/officeDocument/2006/relationships/hyperlink" Target="https://www.instagram.com/p/ChaeS1xN16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www.instagram.com/p/CncFoAZtEoB/" TargetMode="External"/><Relationship Id="rId10" Type="http://schemas.openxmlformats.org/officeDocument/2006/relationships/image" Target="media/image1.png"/><Relationship Id="rId19" Type="http://schemas.openxmlformats.org/officeDocument/2006/relationships/hyperlink" Target="https://www.instagram.com/p/CgUF88ojK2w/" TargetMode="External"/><Relationship Id="rId4" Type="http://schemas.openxmlformats.org/officeDocument/2006/relationships/settings" Target="settings.xml"/><Relationship Id="rId9" Type="http://schemas.openxmlformats.org/officeDocument/2006/relationships/hyperlink" Target="https://huggingface.co/citizenlab/distilbert-base-multilingual-cased-toxicity" TargetMode="External"/><Relationship Id="rId14" Type="http://schemas.openxmlformats.org/officeDocument/2006/relationships/hyperlink" Target="https://www.instagram.com/p/Cp41JQdjwg2/"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8BAE46-1135-4431-933E-5C4ABD0790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0</TotalTime>
  <Pages>7</Pages>
  <Words>2034</Words>
  <Characters>11600</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eo Turrino</dc:creator>
  <cp:keywords/>
  <dc:description/>
  <cp:lastModifiedBy>Matteo Turrino</cp:lastModifiedBy>
  <cp:revision>254</cp:revision>
  <cp:lastPrinted>2023-09-01T04:54:00Z</cp:lastPrinted>
  <dcterms:created xsi:type="dcterms:W3CDTF">2023-08-29T15:22:00Z</dcterms:created>
  <dcterms:modified xsi:type="dcterms:W3CDTF">2023-09-01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g43jzec"/&gt;&lt;style id="http://www.zotero.org/styles/chicago-fullnote-bibliography" locale="en-GB" hasBibliography="1" bibliographyStyleHasBeenSet="1"/&gt;&lt;prefs&gt;&lt;pref name="fieldType" value="Field"/&gt;</vt:lpwstr>
  </property>
  <property fmtid="{D5CDD505-2E9C-101B-9397-08002B2CF9AE}" pid="3" name="ZOTERO_PREF_2">
    <vt:lpwstr>&lt;pref name="noteType" value="1"/&gt;&lt;/prefs&gt;&lt;/data&gt;</vt:lpwstr>
  </property>
</Properties>
</file>